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84427E" w14:textId="77777777" w:rsidR="001D227B" w:rsidRPr="001D227B" w:rsidRDefault="001D227B" w:rsidP="001D227B">
      <w:pPr>
        <w:spacing w:line="360" w:lineRule="auto"/>
        <w:jc w:val="both"/>
        <w:rPr>
          <w:b/>
          <w:bCs/>
        </w:rPr>
      </w:pPr>
      <w:bookmarkStart w:id="0" w:name="_GoBack"/>
      <w:bookmarkEnd w:id="0"/>
      <w:r w:rsidRPr="001D227B">
        <w:rPr>
          <w:b/>
          <w:bCs/>
        </w:rPr>
        <w:t>Surgical management of a Lateral Luxation of the Tendon of the Superficial Digital Flexor Muscle using an Autologous Fascia Lata Graft</w:t>
      </w:r>
    </w:p>
    <w:p w14:paraId="0027361E" w14:textId="0AEEDB35" w:rsidR="00BD1D17" w:rsidRPr="001D227B" w:rsidRDefault="001D227B" w:rsidP="001D227B">
      <w:pPr>
        <w:spacing w:line="360" w:lineRule="auto"/>
        <w:jc w:val="both"/>
      </w:pPr>
    </w:p>
    <w:p w14:paraId="085C48A3" w14:textId="575B5A86" w:rsidR="001D227B" w:rsidRPr="001D227B" w:rsidRDefault="001D227B" w:rsidP="001D227B">
      <w:pPr>
        <w:spacing w:line="360" w:lineRule="auto"/>
        <w:jc w:val="both"/>
      </w:pPr>
    </w:p>
    <w:p w14:paraId="66ACA131" w14:textId="5AD36E23" w:rsidR="001D227B" w:rsidRPr="001D227B" w:rsidRDefault="001D227B" w:rsidP="001D227B">
      <w:pPr>
        <w:spacing w:line="360" w:lineRule="auto"/>
        <w:jc w:val="both"/>
        <w:rPr>
          <w:b/>
          <w:bCs/>
        </w:rPr>
      </w:pPr>
      <w:r w:rsidRPr="001D227B">
        <w:rPr>
          <w:b/>
          <w:bCs/>
        </w:rPr>
        <w:t>Summary</w:t>
      </w:r>
    </w:p>
    <w:p w14:paraId="1F3658D0" w14:textId="77777777" w:rsidR="001D227B" w:rsidRPr="001D227B" w:rsidRDefault="001D227B" w:rsidP="001D227B">
      <w:pPr>
        <w:spacing w:line="360" w:lineRule="auto"/>
        <w:jc w:val="both"/>
      </w:pPr>
      <w:r w:rsidRPr="001D227B">
        <w:t>An 18-month-old, 23kg, neutered male Staffordshire bull terrier was presented with acute left pelvic limb lameness. There was marked swelling at the level of the tuber calcanei and lateral luxation of the tendon of the superficial digital flexor muscle (TSDFM) was palpable. Surgical correction included replacement of the TSDFM before apposition of the retinacular tissues. An autologous fascia lata (FL) graft was harvested from the ipsilateral limb and sutured over the primary suture line as augmentation. A modified Robert-Jones bandage with caudally positioned splint was placed for twelve days and five-minute lead exercise was started after six weeks.</w:t>
      </w:r>
    </w:p>
    <w:p w14:paraId="02F9F46A" w14:textId="77777777" w:rsidR="001D227B" w:rsidRPr="001D227B" w:rsidRDefault="001D227B" w:rsidP="001D227B">
      <w:pPr>
        <w:spacing w:line="360" w:lineRule="auto"/>
        <w:jc w:val="both"/>
      </w:pPr>
      <w:r w:rsidRPr="001D227B">
        <w:t xml:space="preserve">At ten and fourteen weeks post-operatively the dog was exercising without evidence of lameness or clinical signs. Subjective grading by the attending veterinary surgeon (ECVS boarded surgeon) revealed no lameness at either time point (VAS score 0/10). A clinical metrology questionnaire revealed normal mobility (Liverpool </w:t>
      </w:r>
      <w:proofErr w:type="spellStart"/>
      <w:r w:rsidRPr="001D227B">
        <w:t>OsteoArthritis</w:t>
      </w:r>
      <w:proofErr w:type="spellEnd"/>
      <w:r w:rsidRPr="001D227B">
        <w:t xml:space="preserve"> in Dogs questionnaire (LOAD) score 3).</w:t>
      </w:r>
    </w:p>
    <w:p w14:paraId="7C352E18" w14:textId="1E08EADF" w:rsidR="001D227B" w:rsidRPr="001D227B" w:rsidRDefault="001D227B" w:rsidP="001D227B">
      <w:pPr>
        <w:spacing w:line="360" w:lineRule="auto"/>
        <w:jc w:val="both"/>
        <w:rPr>
          <w:b/>
          <w:bCs/>
        </w:rPr>
      </w:pPr>
    </w:p>
    <w:p w14:paraId="57272548" w14:textId="13CE24CF" w:rsidR="001D227B" w:rsidRPr="001D227B" w:rsidRDefault="001D227B" w:rsidP="001D227B">
      <w:pPr>
        <w:spacing w:line="360" w:lineRule="auto"/>
        <w:jc w:val="both"/>
        <w:rPr>
          <w:b/>
          <w:bCs/>
        </w:rPr>
      </w:pPr>
    </w:p>
    <w:p w14:paraId="4B808B47" w14:textId="288608D2" w:rsidR="001D227B" w:rsidRPr="001D227B" w:rsidRDefault="001D227B" w:rsidP="001D227B">
      <w:pPr>
        <w:spacing w:line="360" w:lineRule="auto"/>
        <w:jc w:val="both"/>
        <w:rPr>
          <w:b/>
          <w:bCs/>
        </w:rPr>
      </w:pPr>
      <w:r w:rsidRPr="001D227B">
        <w:rPr>
          <w:b/>
          <w:bCs/>
        </w:rPr>
        <w:t>Background</w:t>
      </w:r>
    </w:p>
    <w:p w14:paraId="47292773" w14:textId="77777777" w:rsidR="001D227B" w:rsidRPr="001D227B" w:rsidRDefault="001D227B" w:rsidP="001D227B">
      <w:pPr>
        <w:spacing w:line="360" w:lineRule="auto"/>
        <w:jc w:val="both"/>
      </w:pPr>
      <w:r w:rsidRPr="001D227B">
        <w:t xml:space="preserve">Luxation of the tendon of the superficial digital flexor muscle (TSDFM) is a rarely described condition in dogs, with Shetland sheepdogs and Border collies being the most common breeds previously reported </w:t>
      </w:r>
      <w:r w:rsidRPr="001D227B">
        <w:fldChar w:fldCharType="begin">
          <w:fldData xml:space="preserve">PEVuZE5vdGU+PENpdGU+PEF1dGhvcj5Ib3NjaGVpdDwvQXV0aG9yPjxZZWFyPjE5OTQ8L1llYXI+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</w:fldData>
        </w:fldChar>
      </w:r>
      <w:r w:rsidRPr="001D227B">
        <w:instrText xml:space="preserve"> ADDIN EN.CITE </w:instrText>
      </w:r>
      <w:r w:rsidRPr="001D227B">
        <w:fldChar w:fldCharType="begin">
          <w:fldData xml:space="preserve">PEVuZE5vdGU+PENpdGU+PEF1dGhvcj5Ib3NjaGVpdDwvQXV0aG9yPjxZZWFyPjE5OTQ8L1llYXI+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</w:fldData>
        </w:fldChar>
      </w:r>
      <w:r w:rsidRPr="001D227B">
        <w:instrText xml:space="preserve"> ADDIN EN.CITE.DATA </w:instrText>
      </w:r>
      <w:r w:rsidRPr="001D227B">
        <w:fldChar w:fldCharType="end"/>
      </w:r>
      <w:r w:rsidRPr="001D227B">
        <w:fldChar w:fldCharType="separate"/>
      </w:r>
      <w:r w:rsidRPr="001D227B">
        <w:rPr>
          <w:noProof/>
        </w:rPr>
        <w:t>(1-3)</w:t>
      </w:r>
      <w:r w:rsidRPr="001D227B">
        <w:fldChar w:fldCharType="end"/>
      </w:r>
      <w:r w:rsidRPr="001D227B">
        <w:t xml:space="preserve">. The superficial digital flexor muscle arises from the supracondylar tuberosity of the femur and winds distally and medially around the tendon of the gastrocnemius a the level of the mid-tibia </w:t>
      </w:r>
      <w:r w:rsidRPr="001D227B">
        <w:fldChar w:fldCharType="begin"/>
      </w:r>
      <w:r w:rsidRPr="001D227B">
        <w:instrText xml:space="preserve"> ADDIN EN.CITE &lt;EndNote&gt;&lt;Cite&gt;&lt;Author&gt;Evans&lt;/Author&gt;&lt;Year&gt;2013&lt;/Year&gt;&lt;IDText&gt;Miller’s Anatomy of the Dog&lt;/IDText&gt;&lt;DisplayText&gt;(4)&lt;/DisplayText&gt;&lt;record&gt;&lt;isbn&gt;9780323266239&lt;/isbn&gt;&lt;titles&gt;&lt;title&gt;Miller’s Anatomy of the Dog&lt;/title&gt;&lt;/titles&gt;&lt;contributors&gt;&lt;authors&gt;&lt;author&gt;Evans, H. E.;&lt;/author&gt;&lt;author&gt;Lahunta, A.;&lt;/author&gt;&lt;/authors&gt;&lt;/contributors&gt;&lt;edition&gt;4th&lt;/edition&gt;&lt;added-date format="utc"&gt;1582727473&lt;/added-date&gt;&lt;pub-location&gt;St Louis, Missouri&lt;/pub-location&gt;&lt;ref-type name="Book"&gt;6&lt;/ref-type&gt;&lt;dates&gt;&lt;year&gt;2013&lt;/year&gt;&lt;/dates&gt;&lt;rec-number&gt;140&lt;/rec-number&gt;&lt;publisher&gt;Elsevier Saunders&lt;/publisher&gt;&lt;last-updated-date format="utc"&gt;1582727473&lt;/last-updated-date&gt;&lt;/record&gt;&lt;/Cite&gt;&lt;/EndNote&gt;</w:instrText>
      </w:r>
      <w:r w:rsidRPr="001D227B">
        <w:fldChar w:fldCharType="separate"/>
      </w:r>
      <w:r w:rsidRPr="001D227B">
        <w:rPr>
          <w:noProof/>
        </w:rPr>
        <w:t>(4)</w:t>
      </w:r>
      <w:r w:rsidRPr="001D227B">
        <w:fldChar w:fldCharType="end"/>
      </w:r>
      <w:r w:rsidRPr="001D227B">
        <w:t xml:space="preserve">. The TSDFM then passes over a large bursa (bursa calcanei) on the tuber calcanei, forming a cap-like structure over the tuber calcanei. A portion of the TSDFM inserts collaterally on the calcaneus before continuing to its final insertion on the middle phalanges of the second to fifth digits </w:t>
      </w:r>
      <w:r w:rsidRPr="001D227B">
        <w:fldChar w:fldCharType="begin"/>
      </w:r>
      <w:r w:rsidRPr="001D227B">
        <w:instrText xml:space="preserve"> ADDIN EN.CITE &lt;EndNote&gt;&lt;Cite&gt;&lt;Author&gt;Evans&lt;/Author&gt;&lt;Year&gt;2013&lt;/Year&gt;&lt;IDText&gt;Miller’s Anatomy of the Dog&lt;/IDText&gt;&lt;DisplayText&gt;(4)&lt;/DisplayText&gt;&lt;record&gt;&lt;isbn&gt;9780323266239&lt;/isbn&gt;&lt;titles&gt;&lt;title&gt;Miller’s Anatomy of the Dog&lt;/title&gt;&lt;/titles&gt;&lt;contributors&gt;&lt;authors&gt;&lt;author&gt;Evans, H. E.;&lt;/author&gt;&lt;author&gt;Lahunta, A.;&lt;/author&gt;&lt;/authors&gt;&lt;/contributors&gt;&lt;edition&gt;4th&lt;/edition&gt;&lt;added-date format="utc"&gt;1582727473&lt;/added-date&gt;&lt;pub-location&gt;St Louis, Missouri&lt;/pub-location&gt;&lt;ref-type name="Book"&gt;6&lt;/ref-type&gt;&lt;dates&gt;&lt;year&gt;2013&lt;/year&gt;&lt;/dates&gt;&lt;rec-number&gt;140&lt;/rec-number&gt;&lt;publisher&gt;Elsevier Saunders&lt;/publisher&gt;&lt;last-updated-date format="utc"&gt;1582727473&lt;/last-updated-date&gt;&lt;/record&gt;&lt;/Cite&gt;&lt;/EndNote&gt;</w:instrText>
      </w:r>
      <w:r w:rsidRPr="001D227B">
        <w:fldChar w:fldCharType="separate"/>
      </w:r>
      <w:r w:rsidRPr="001D227B">
        <w:rPr>
          <w:noProof/>
        </w:rPr>
        <w:t>(4)</w:t>
      </w:r>
      <w:r w:rsidRPr="001D227B">
        <w:fldChar w:fldCharType="end"/>
      </w:r>
      <w:r w:rsidRPr="001D227B">
        <w:t xml:space="preserve">. The TSDFM is integral to normal locomotion acting to flex the digits, extend the tarsus and flex the stifle joint </w:t>
      </w:r>
      <w:r w:rsidRPr="001D227B">
        <w:fldChar w:fldCharType="begin"/>
      </w:r>
      <w:r w:rsidRPr="001D227B">
        <w:instrText xml:space="preserve"> ADDIN EN.CITE &lt;EndNote&gt;&lt;Cite&gt;&lt;Author&gt;Evans&lt;/Author&gt;&lt;Year&gt;2013&lt;/Year&gt;&lt;IDText&gt;Miller’s Anatomy of the Dog&lt;/IDText&gt;&lt;DisplayText&gt;(4)&lt;/DisplayText&gt;&lt;record&gt;&lt;isbn&gt;9780323266239&lt;/isbn&gt;&lt;titles&gt;&lt;title&gt;Miller’s Anatomy of the Dog&lt;/title&gt;&lt;/titles&gt;&lt;contributors&gt;&lt;authors&gt;&lt;author&gt;Evans, H. E.;&lt;/author&gt;&lt;author&gt;Lahunta, A.;&lt;/author&gt;&lt;/authors&gt;&lt;/contributors&gt;&lt;edition&gt;4th&lt;/edition&gt;&lt;added-date format="utc"&gt;1582727473&lt;/added-date&gt;&lt;pub-location&gt;St Louis, Missouri&lt;/pub-location&gt;&lt;ref-type name="Book"&gt;6&lt;/ref-type&gt;&lt;dates&gt;&lt;year&gt;2013&lt;/year&gt;&lt;/dates&gt;&lt;rec-number&gt;140&lt;/rec-number&gt;&lt;publisher&gt;Elsevier Saunders&lt;/publisher&gt;&lt;last-updated-date format="utc"&gt;1582727473&lt;/last-updated-date&gt;&lt;/record&gt;&lt;/Cite&gt;&lt;/EndNote&gt;</w:instrText>
      </w:r>
      <w:r w:rsidRPr="001D227B">
        <w:fldChar w:fldCharType="separate"/>
      </w:r>
      <w:r w:rsidRPr="001D227B">
        <w:rPr>
          <w:noProof/>
        </w:rPr>
        <w:t>(4)</w:t>
      </w:r>
      <w:r w:rsidRPr="001D227B">
        <w:fldChar w:fldCharType="end"/>
      </w:r>
      <w:r w:rsidRPr="001D227B">
        <w:t xml:space="preserve">.  </w:t>
      </w:r>
    </w:p>
    <w:p w14:paraId="10DB4DE2" w14:textId="77777777" w:rsidR="001D227B" w:rsidRPr="001D227B" w:rsidRDefault="001D227B" w:rsidP="001D227B">
      <w:pPr>
        <w:spacing w:line="360" w:lineRule="auto"/>
        <w:jc w:val="both"/>
      </w:pPr>
    </w:p>
    <w:p w14:paraId="390D1D48" w14:textId="66EE6293" w:rsidR="001D227B" w:rsidRPr="001D227B" w:rsidRDefault="001D227B" w:rsidP="001D227B">
      <w:pPr>
        <w:spacing w:line="360" w:lineRule="auto"/>
        <w:jc w:val="both"/>
      </w:pPr>
      <w:r w:rsidRPr="001D227B">
        <w:t xml:space="preserve">Lateral luxation of the TSDFM is most commonly reported with weaker medial attachment of tissues to the tuber calcanei previously incited </w:t>
      </w:r>
      <w:r w:rsidRPr="001D227B">
        <w:fldChar w:fldCharType="begin"/>
      </w:r>
      <w:r w:rsidRPr="001D227B">
        <w:instrText xml:space="preserve"> ADDIN EN.CITE &lt;EndNote&gt;&lt;Cite&gt;&lt;Author&gt;Kara&lt;/Author&gt;&lt;Year&gt;1998&lt;/Year&gt;&lt;IDText&gt;Anatomical factors in displacement of the superficial digital flexor tendon in dogs&lt;/IDText&gt;&lt;DisplayText&gt;(5)&lt;/DisplayText&gt;&lt;record&gt;&lt;dates&gt;&lt;pub-dates&gt;&lt;date&gt;Jul&lt;/date&gt;&lt;/pub-dates&gt;&lt;year&gt;1998&lt;/year&gt;&lt;/dates&gt;&lt;keywords&gt;&lt;keyword&gt;Animals&lt;/keyword&gt;&lt;keyword&gt;Dog Diseases/pathology/*physiopathology&lt;/keyword&gt;&lt;keyword&gt;Dogs&lt;/keyword&gt;&lt;keyword&gt;Female&lt;/keyword&gt;&lt;keyword&gt;Male&lt;/keyword&gt;&lt;keyword&gt;Muscle, Skeletal/*anatomy &amp;amp; histology/physiopathology&lt;/keyword&gt;&lt;keyword&gt;Rupture&lt;/keyword&gt;&lt;keyword&gt;Tendon Injuries/pathology/physiopathology/*veterinary&lt;/keyword&gt;&lt;keyword&gt;Tendons/*anatomy &amp;amp; histology/physiopathology&lt;/keyword&gt;&lt;/keywords&gt;&lt;isbn&gt;0341-6593 (Print)&amp;#xD;0341-6593&lt;/isbn&gt;&lt;titles&gt;&lt;title&gt;Anatomical factors in displacement of the superficial digital flexor tendon in dogs&lt;/title&gt;&lt;secondary-title&gt;Dtsch Tierarztl Wochenschr&lt;/secondary-title&gt;&lt;/titles&gt;&lt;pages&gt;278-9&lt;/pages&gt;&lt;number&gt;7&lt;/number&gt;&lt;contributors&gt;&lt;authors&gt;&lt;author&gt;Kara, M. E.&lt;/author&gt;&lt;/authors&gt;&lt;/contributors&gt;&lt;edition&gt;1998/08/11&lt;/edition&gt;&lt;language&gt;eng&lt;/language&gt;&lt;added-date format="utc"&gt;1578486219&lt;/added-date&gt;&lt;ref-type name="Journal Article"&gt;17&lt;/ref-type&gt;&lt;auth-address&gt;Faculty of Veterinary Medicine, Aydin, Turkey.&lt;/auth-address&gt;&lt;remote-database-provider&gt;NLM&lt;/remote-database-provider&gt;&lt;rec-number&gt;74&lt;/rec-number&gt;&lt;last-updated-date format="utc"&gt;1578486219&lt;/last-updated-date&gt;&lt;accession-num&gt;9697354&lt;/accession-num&gt;&lt;volume&gt;105&lt;/volume&gt;&lt;/record&gt;&lt;/Cite&gt;&lt;/EndNote&gt;</w:instrText>
      </w:r>
      <w:r w:rsidRPr="001D227B">
        <w:fldChar w:fldCharType="separate"/>
      </w:r>
      <w:r w:rsidRPr="001D227B">
        <w:rPr>
          <w:noProof/>
        </w:rPr>
        <w:t>(5)</w:t>
      </w:r>
      <w:r w:rsidRPr="001D227B">
        <w:fldChar w:fldCharType="end"/>
      </w:r>
      <w:r w:rsidRPr="001D227B">
        <w:t xml:space="preserve">. To date, there are reports of primary repair failure </w:t>
      </w:r>
      <w:r w:rsidRPr="001D227B">
        <w:fldChar w:fldCharType="begin"/>
      </w:r>
      <w:r w:rsidRPr="001D227B">
        <w:instrText xml:space="preserve"> ADDIN EN.CITE &lt;EndNote&gt;&lt;Cite&gt;&lt;Author&gt;Houlton&lt;/Author&gt;&lt;Year&gt;1993&lt;/Year&gt;&lt;IDText&gt;The use of polypropylene mesh for revision of failed repair of superficial digital flexor tendon luxation in three dogs&lt;/IDText&gt;&lt;DisplayText&gt;(6)&lt;/DisplayText&gt;&lt;record&gt;&lt;keywords&gt;&lt;keyword&gt;Superficial digital flexor tendon luxation, polypropylene mesh&lt;/keyword&gt;&lt;/keywords&gt;&lt;work-type&gt;Clinical Report&lt;/work-type&gt;&lt;titles&gt;&lt;title&gt;The use of polypropylene mesh for revision of failed repair of superficial digital flexor tendon luxation in three dogs&lt;/title&gt;&lt;secondary-title&gt;Vet Comp Orthop Traumatol&lt;/secondary-title&gt;&lt;/titles&gt;&lt;pages&gt;129-130&lt;/pages&gt;&lt;access-date&gt;08/01/2020&lt;/access-date&gt;&lt;contributors&gt;&lt;authors&gt;&lt;author&gt;Houlton, J, E, F.&lt;/author&gt;&lt;author&gt;Dyce, J.&lt;/author&gt;&lt;/authors&gt;&lt;/contributors&gt;&lt;added-date format="utc"&gt;1578497063&lt;/added-date&gt;&lt;ref-type name="Journal Article"&gt;17&lt;/ref-type&gt;&lt;dates&gt;&lt;year&gt;1993&lt;/year&gt;&lt;/dates&gt;&lt;rec-number&gt;77&lt;/rec-number&gt;&lt;last-updated-date format="utc"&gt;1578933335&lt;/last-updated-date&gt;&lt;volume&gt;6&lt;/volume&gt;&lt;/record&gt;&lt;/Cite&gt;&lt;/EndNote&gt;</w:instrText>
      </w:r>
      <w:r w:rsidRPr="001D227B">
        <w:fldChar w:fldCharType="separate"/>
      </w:r>
      <w:r w:rsidRPr="001D227B">
        <w:rPr>
          <w:noProof/>
        </w:rPr>
        <w:t>(6)</w:t>
      </w:r>
      <w:r w:rsidRPr="001D227B">
        <w:fldChar w:fldCharType="end"/>
      </w:r>
      <w:r w:rsidRPr="001D227B">
        <w:t xml:space="preserve"> where revision surgery using a polypropylene mesh for augmentation of the </w:t>
      </w:r>
      <w:r w:rsidRPr="001D227B">
        <w:lastRenderedPageBreak/>
        <w:t xml:space="preserve">retinacular tissues is reported </w:t>
      </w:r>
      <w:r w:rsidRPr="001D227B">
        <w:fldChar w:fldCharType="begin"/>
      </w:r>
      <w:r w:rsidRPr="001D227B">
        <w:instrText xml:space="preserve"> ADDIN EN.CITE &lt;EndNote&gt;&lt;Cite&gt;&lt;Author&gt;Houlton&lt;/Author&gt;&lt;Year&gt;1993&lt;/Year&gt;&lt;IDText&gt;The use of polypropylene mesh for revision of failed repair of superficial digital flexor tendon luxation in three dogs&lt;/IDText&gt;&lt;DisplayText&gt;(6)&lt;/DisplayText&gt;&lt;record&gt;&lt;keywords&gt;&lt;keyword&gt;Superficial digital flexor tendon luxation, polypropylene mesh&lt;/keyword&gt;&lt;/keywords&gt;&lt;work-type&gt;Clinical Report&lt;/work-type&gt;&lt;titles&gt;&lt;title&gt;The use of polypropylene mesh for revision of failed repair of superficial digital flexor tendon luxation in three dogs&lt;/title&gt;&lt;secondary-title&gt;Vet Comp Orthop Traumatol&lt;/secondary-title&gt;&lt;/titles&gt;&lt;pages&gt;129-130&lt;/pages&gt;&lt;access-date&gt;08/01/2020&lt;/access-date&gt;&lt;contributors&gt;&lt;authors&gt;&lt;author&gt;Houlton, J, E, F.&lt;/author&gt;&lt;author&gt;Dyce, J.&lt;/author&gt;&lt;/authors&gt;&lt;/contributors&gt;&lt;added-date format="utc"&gt;1578497063&lt;/added-date&gt;&lt;ref-type name="Journal Article"&gt;17&lt;/ref-type&gt;&lt;dates&gt;&lt;year&gt;1993&lt;/year&gt;&lt;/dates&gt;&lt;rec-number&gt;77&lt;/rec-number&gt;&lt;last-updated-date format="utc"&gt;1578933335&lt;/last-updated-date&gt;&lt;volume&gt;6&lt;/volume&gt;&lt;/record&gt;&lt;/Cite&gt;&lt;/EndNote&gt;</w:instrText>
      </w:r>
      <w:r w:rsidRPr="001D227B">
        <w:fldChar w:fldCharType="separate"/>
      </w:r>
      <w:r w:rsidRPr="001D227B">
        <w:rPr>
          <w:noProof/>
        </w:rPr>
        <w:t>(6)</w:t>
      </w:r>
      <w:r w:rsidRPr="001D227B">
        <w:fldChar w:fldCharType="end"/>
      </w:r>
      <w:r w:rsidRPr="001D227B">
        <w:t xml:space="preserve">. Fascia lata (FL) grafts have been reported in dogs for urethral, ligamentous and perineal hernia reconstructions </w:t>
      </w:r>
      <w:r w:rsidRPr="001D227B">
        <w:fldChar w:fldCharType="begin">
          <w:fldData xml:space="preserve">PEVuZE5vdGU+PENpdGU+PEF1dGhvcj5MZWU8L0F1dGhvcj48WWVhcj4yMDE5PC9ZZWFyPjxJRFRl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</w:fldData>
        </w:fldChar>
      </w:r>
      <w:r w:rsidRPr="001D227B">
        <w:instrText xml:space="preserve"> ADDIN EN.CITE </w:instrText>
      </w:r>
      <w:r w:rsidRPr="001D227B">
        <w:fldChar w:fldCharType="begin">
          <w:fldData xml:space="preserve">PEVuZE5vdGU+PENpdGU+PEF1dGhvcj5MZWU8L0F1dGhvcj48WWVhcj4yMDE5PC9ZZWFyPjxJRFRl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</w:fldData>
        </w:fldChar>
      </w:r>
      <w:r w:rsidRPr="001D227B">
        <w:instrText xml:space="preserve"> ADDIN EN.CITE.DATA </w:instrText>
      </w:r>
      <w:r w:rsidRPr="001D227B">
        <w:fldChar w:fldCharType="end"/>
      </w:r>
      <w:r w:rsidRPr="001D227B">
        <w:fldChar w:fldCharType="separate"/>
      </w:r>
      <w:r w:rsidRPr="001D227B">
        <w:rPr>
          <w:noProof/>
        </w:rPr>
        <w:t>(7-9)</w:t>
      </w:r>
      <w:r w:rsidRPr="001D227B">
        <w:fldChar w:fldCharType="end"/>
      </w:r>
      <w:r w:rsidRPr="001D227B">
        <w:t xml:space="preserve">, and are an autologous alternative to polypropylene mesh </w:t>
      </w:r>
      <w:r w:rsidRPr="001D227B">
        <w:fldChar w:fldCharType="begin"/>
      </w:r>
      <w:r w:rsidRPr="001D227B">
        <w:instrText xml:space="preserve"> ADDIN EN.CITE &lt;EndNote&gt;&lt;Cite&gt;&lt;Author&gt;Arnold&lt;/Author&gt;&lt;Year&gt;2009&lt;/Year&gt;&lt;IDText&gt;Biomechanical comparison of four soft tissue replacement materials: an in vitro evaluation of single and multilaminate porcine small intestinal submucosa, canine fascia lata, and polypropylene mesh&lt;/IDText&gt;&lt;DisplayText&gt;(10)&lt;/DisplayText&gt;&lt;record&gt;&lt;dates&gt;&lt;pub-dates&gt;&lt;date&gt;Oct&lt;/date&gt;&lt;/pub-dates&gt;&lt;year&gt;2009&lt;/year&gt;&lt;/dates&gt;&lt;keywords&gt;&lt;keyword&gt;Animals&lt;/keyword&gt;&lt;keyword&gt;Biomechanical Phenomena&lt;/keyword&gt;&lt;keyword&gt;Cadaver&lt;/keyword&gt;&lt;keyword&gt;Dogs&lt;/keyword&gt;&lt;keyword&gt;*Fascia Lata&lt;/keyword&gt;&lt;keyword&gt;Intestinal Mucosa/*physiology&lt;/keyword&gt;&lt;keyword&gt;Intestine, Small/physiology&lt;/keyword&gt;&lt;keyword&gt;Materials Testing/veterinary&lt;/keyword&gt;&lt;keyword&gt;Mollusk Venoms&lt;/keyword&gt;&lt;keyword&gt;Polypropylenes&lt;/keyword&gt;&lt;keyword&gt;Surgical Mesh/*veterinary&lt;/keyword&gt;&lt;keyword&gt;Swine&lt;/keyword&gt;&lt;keyword&gt;Tensile Strength&lt;/keyword&gt;&lt;/keywords&gt;&lt;isbn&gt;0161-3499&lt;/isbn&gt;&lt;titles&gt;&lt;title&gt;Biomechanical comparison of four soft tissue replacement materials: an in vitro evaluation of single and multilaminate porcine small intestinal submucosa, canine fascia lata, and polypropylene mesh&lt;/title&gt;&lt;secondary-title&gt;Vet Surg&lt;/secondary-title&gt;&lt;/titles&gt;&lt;pages&gt;834-44&lt;/pages&gt;&lt;number&gt;7&lt;/number&gt;&lt;contributors&gt;&lt;authors&gt;&lt;author&gt;Arnold, G. A.&lt;/author&gt;&lt;author&gt;Mathews, K. G.&lt;/author&gt;&lt;author&gt;Roe, S.&lt;/author&gt;&lt;author&gt;Mente, P.&lt;/author&gt;&lt;author&gt;Seaboch, T.&lt;/author&gt;&lt;/authors&gt;&lt;/contributors&gt;&lt;edition&gt;2009/09/29&lt;/edition&gt;&lt;language&gt;eng&lt;/language&gt;&lt;added-date format="utc"&gt;1578582593&lt;/added-date&gt;&lt;ref-type name="Journal Article"&gt;17&lt;/ref-type&gt;&lt;auth-address&gt;Department of Clinical Sciences, College of Veterinary Medicine, North Carolina State University, 4700 Hillsborough Street, Raleigh, NC 27606, USA.&lt;/auth-address&gt;&lt;remote-database-provider&gt;NLM&lt;/remote-database-provider&gt;&lt;rec-number&gt;83&lt;/rec-number&gt;&lt;last-updated-date format="utc"&gt;1578582593&lt;/last-updated-date&gt;&lt;accession-num&gt;19781026&lt;/accession-num&gt;&lt;electronic-resource-num&gt;10.1111/j.1532-950X.2009.00577.x&lt;/electronic-resource-num&gt;&lt;volume&gt;38&lt;/volume&gt;&lt;/record&gt;&lt;/Cite&gt;&lt;/EndNote&gt;</w:instrText>
      </w:r>
      <w:r w:rsidRPr="001D227B">
        <w:fldChar w:fldCharType="separate"/>
      </w:r>
      <w:r w:rsidRPr="001D227B">
        <w:rPr>
          <w:noProof/>
        </w:rPr>
        <w:t>(10)</w:t>
      </w:r>
      <w:r w:rsidRPr="001D227B">
        <w:fldChar w:fldCharType="end"/>
      </w:r>
      <w:r w:rsidRPr="001D227B">
        <w:t xml:space="preserve">. The present report is the first to describe an autologous FL graft to augment repair of luxation of the TSDFM.   </w:t>
      </w:r>
    </w:p>
    <w:p w14:paraId="62488A13" w14:textId="13E5F197" w:rsidR="001D227B" w:rsidRPr="001D227B" w:rsidRDefault="001D227B" w:rsidP="001D227B">
      <w:pPr>
        <w:spacing w:line="360" w:lineRule="auto"/>
        <w:jc w:val="both"/>
      </w:pPr>
    </w:p>
    <w:p w14:paraId="7771FCE7" w14:textId="682269F2" w:rsidR="001D227B" w:rsidRPr="001D227B" w:rsidRDefault="001D227B" w:rsidP="001D227B">
      <w:pPr>
        <w:spacing w:line="360" w:lineRule="auto"/>
        <w:jc w:val="both"/>
        <w:rPr>
          <w:b/>
          <w:bCs/>
        </w:rPr>
      </w:pPr>
      <w:r w:rsidRPr="001D227B">
        <w:rPr>
          <w:b/>
          <w:bCs/>
        </w:rPr>
        <w:t>Case Presentation</w:t>
      </w:r>
    </w:p>
    <w:p w14:paraId="4B792E03" w14:textId="77777777" w:rsidR="001D227B" w:rsidRPr="001D227B" w:rsidRDefault="001D227B" w:rsidP="001D227B">
      <w:pPr>
        <w:spacing w:line="360" w:lineRule="auto"/>
        <w:jc w:val="both"/>
      </w:pPr>
      <w:r w:rsidRPr="001D227B">
        <w:t>An 18-month-old, 23kg, neutered male Staffordshire bull terrier was presented with a history of acute left pelvic limb lameness. The lameness had occurred acutely 48-hours earlier whilst exercising normally. On presentation, the dog was bright and alert with a body condition score 4/9. A moderate (graded 6/10) left pelvic limb lameness was noted at walk with intermittent non-weight bearing at trot. There was marked swelling at the level of the tuber calcanei with a pain response elicited on palpation. Range of motion of the left tarsus was otherwise normal. Upon flexion of the left tarsus, lateral luxation of the TSDFTM was palpable. Further general examination was unremarkable.</w:t>
      </w:r>
    </w:p>
    <w:p w14:paraId="0B475AF5" w14:textId="751482DC" w:rsidR="001D227B" w:rsidRPr="001D227B" w:rsidRDefault="001D227B" w:rsidP="001D227B">
      <w:pPr>
        <w:spacing w:line="360" w:lineRule="auto"/>
        <w:jc w:val="both"/>
      </w:pPr>
    </w:p>
    <w:p w14:paraId="2D474FC8" w14:textId="0D4E7DE8" w:rsidR="001D227B" w:rsidRPr="001D227B" w:rsidRDefault="001D227B" w:rsidP="001D227B">
      <w:pPr>
        <w:spacing w:line="360" w:lineRule="auto"/>
        <w:jc w:val="both"/>
        <w:rPr>
          <w:b/>
          <w:bCs/>
        </w:rPr>
      </w:pPr>
      <w:r w:rsidRPr="001D227B">
        <w:rPr>
          <w:b/>
          <w:bCs/>
        </w:rPr>
        <w:t>Investigations</w:t>
      </w:r>
    </w:p>
    <w:p w14:paraId="1A231917" w14:textId="77777777" w:rsidR="001D227B" w:rsidRPr="001D227B" w:rsidRDefault="001D227B" w:rsidP="001D227B">
      <w:pPr>
        <w:spacing w:line="360" w:lineRule="auto"/>
        <w:jc w:val="both"/>
      </w:pPr>
      <w:r w:rsidRPr="001D227B">
        <w:t xml:space="preserve">Radiographs of the left tarsus showed a marked circumferential soft tissue swelling at the level of the insertion of the calcaneal tendon (Figures 1A and B). The skeletal structures were radiographically normal. </w:t>
      </w:r>
    </w:p>
    <w:p w14:paraId="4F86598D" w14:textId="77777777" w:rsidR="001D227B" w:rsidRPr="001D227B" w:rsidRDefault="001D227B" w:rsidP="001D227B">
      <w:pPr>
        <w:spacing w:line="360" w:lineRule="auto"/>
        <w:jc w:val="both"/>
      </w:pPr>
    </w:p>
    <w:p w14:paraId="70265A06" w14:textId="77777777" w:rsidR="001D227B" w:rsidRPr="001D227B" w:rsidRDefault="001D227B" w:rsidP="001D227B">
      <w:pPr>
        <w:pStyle w:val="Footer"/>
        <w:spacing w:line="360" w:lineRule="auto"/>
        <w:jc w:val="both"/>
      </w:pPr>
      <w:r w:rsidRPr="001D227B">
        <w:t xml:space="preserve">Ultrasonography was carried out using a 3-16MHz linear transducer (Samsung RS80A, Samsung Healthcare, UK). On ultrasonographic assessment of the left tarsus there was loss of definition of the normal fibril pattern within the gastrocnemius and superficial digital flexor tendons at a level just proximal to the calcaneus and the conjoined tendon was poorly visualised (Figures 2A and B). There was distension of the common tendon sheath by anechoic effusion. Under transducer pressure, the TSDFM could be luxated laterally off the tuber calcanei (Figure 2B). </w:t>
      </w:r>
    </w:p>
    <w:p w14:paraId="74B7C983" w14:textId="038A3CF9" w:rsidR="001D227B" w:rsidRPr="001D227B" w:rsidRDefault="001D227B" w:rsidP="001D227B">
      <w:pPr>
        <w:spacing w:line="360" w:lineRule="auto"/>
        <w:jc w:val="both"/>
      </w:pPr>
    </w:p>
    <w:p w14:paraId="6951D6C0" w14:textId="03A869BB" w:rsidR="001D227B" w:rsidRPr="001D227B" w:rsidRDefault="001D227B" w:rsidP="001D227B">
      <w:pPr>
        <w:spacing w:line="360" w:lineRule="auto"/>
        <w:jc w:val="both"/>
      </w:pPr>
    </w:p>
    <w:p w14:paraId="5561BA58" w14:textId="1740E28F" w:rsidR="001D227B" w:rsidRPr="001D227B" w:rsidRDefault="001D227B" w:rsidP="001D227B">
      <w:pPr>
        <w:spacing w:line="360" w:lineRule="auto"/>
        <w:jc w:val="both"/>
        <w:rPr>
          <w:b/>
          <w:bCs/>
        </w:rPr>
      </w:pPr>
      <w:r w:rsidRPr="001D227B">
        <w:rPr>
          <w:b/>
          <w:bCs/>
        </w:rPr>
        <w:t>Treatment</w:t>
      </w:r>
    </w:p>
    <w:p w14:paraId="213699CA" w14:textId="77777777" w:rsidR="001D227B" w:rsidRPr="001D227B" w:rsidRDefault="001D227B" w:rsidP="001D227B">
      <w:pPr>
        <w:spacing w:line="360" w:lineRule="auto"/>
        <w:jc w:val="both"/>
      </w:pPr>
      <w:r w:rsidRPr="001D227B">
        <w:t>Perioperatively the dog received an intramuscular pre-medication of medetomidine (8µg/kg) (</w:t>
      </w:r>
      <w:proofErr w:type="spellStart"/>
      <w:r w:rsidRPr="001D227B">
        <w:t>Medetor</w:t>
      </w:r>
      <w:proofErr w:type="spellEnd"/>
      <w:r w:rsidRPr="001D227B">
        <w:t xml:space="preserve">, </w:t>
      </w:r>
      <w:proofErr w:type="spellStart"/>
      <w:r w:rsidRPr="001D227B">
        <w:t>Virbac</w:t>
      </w:r>
      <w:proofErr w:type="spellEnd"/>
      <w:r w:rsidRPr="001D227B">
        <w:t>), acepromazine (8µg/kg) (ACP, Elanco) and methadone (0.3mg/kg) (Synthadon, Animalcare). Induction of general anaesthesia was performed using intravenous propofol to effect (23mg total dose)</w:t>
      </w:r>
      <w:r w:rsidRPr="001D227B">
        <w:rPr>
          <w:vertAlign w:val="superscript"/>
        </w:rPr>
        <w:t xml:space="preserve"> </w:t>
      </w:r>
      <w:r w:rsidRPr="001D227B">
        <w:t>(</w:t>
      </w:r>
      <w:proofErr w:type="spellStart"/>
      <w:r w:rsidRPr="001D227B">
        <w:t>PropoFlo</w:t>
      </w:r>
      <w:proofErr w:type="spellEnd"/>
      <w:r w:rsidRPr="001D227B">
        <w:t xml:space="preserve"> Plus, Zoetis). The dog received femoral/sciatic </w:t>
      </w:r>
      <w:r w:rsidRPr="001D227B">
        <w:lastRenderedPageBreak/>
        <w:t>regional anaesthesia using levobupivacaine (1mg/kg) (</w:t>
      </w:r>
      <w:proofErr w:type="spellStart"/>
      <w:r w:rsidRPr="001D227B">
        <w:t>Chirocaine</w:t>
      </w:r>
      <w:proofErr w:type="spellEnd"/>
      <w:r w:rsidRPr="001D227B">
        <w:t xml:space="preserve">, </w:t>
      </w:r>
      <w:proofErr w:type="spellStart"/>
      <w:r w:rsidRPr="001D227B">
        <w:t>Abbvie</w:t>
      </w:r>
      <w:proofErr w:type="spellEnd"/>
      <w:r w:rsidRPr="001D227B">
        <w:t xml:space="preserve">) as part of a multimodal analgesic protocol. Cefuroxime (20mg/kg) (Zinacef, GlaxoSmithKline) was used for perioperative antibiotic therapy after induction and repeated every 90 minutes for the duration of the surgery. </w:t>
      </w:r>
    </w:p>
    <w:p w14:paraId="46B694D4" w14:textId="77777777" w:rsidR="001D227B" w:rsidRPr="001D227B" w:rsidRDefault="001D227B" w:rsidP="001D227B">
      <w:pPr>
        <w:spacing w:line="360" w:lineRule="auto"/>
        <w:jc w:val="both"/>
      </w:pPr>
    </w:p>
    <w:p w14:paraId="65785690" w14:textId="77777777" w:rsidR="001D227B" w:rsidRPr="001D227B" w:rsidRDefault="001D227B" w:rsidP="001D227B">
      <w:pPr>
        <w:spacing w:line="360" w:lineRule="auto"/>
        <w:jc w:val="both"/>
      </w:pPr>
      <w:r w:rsidRPr="001D227B">
        <w:t xml:space="preserve">The FL graft was harvested as previously described </w:t>
      </w:r>
      <w:r w:rsidRPr="001D227B">
        <w:fldChar w:fldCharType="begin"/>
      </w:r>
      <w:r w:rsidRPr="001D227B">
        <w:instrText xml:space="preserve"> ADDIN EN.CITE &lt;EndNote&gt;&lt;Cite&gt;&lt;Author&gt;Henderson&lt;/Author&gt;&lt;Year&gt;2015&lt;/Year&gt;&lt;IDText&gt;Biomechanical comparison of canine fascia lata and thoracolumbar fascia: an in vitro evaluation of replacement tissues for body wall reconstruction&lt;/IDText&gt;&lt;DisplayText&gt;(11)&lt;/DisplayText&gt;&lt;record&gt;&lt;dates&gt;&lt;pub-dates&gt;&lt;date&gt;Jan&lt;/date&gt;&lt;/pub-dates&gt;&lt;year&gt;2015&lt;/year&gt;&lt;/dates&gt;&lt;keywords&gt;&lt;keyword&gt;Abdomen/*surgery&lt;/keyword&gt;&lt;keyword&gt;Animals&lt;/keyword&gt;&lt;keyword&gt;Biomechanical Phenomena&lt;/keyword&gt;&lt;keyword&gt;Dogs/*surgery&lt;/keyword&gt;&lt;keyword&gt;Fascia/*transplantation&lt;/keyword&gt;&lt;keyword&gt;Fascia Lata/transplantation&lt;/keyword&gt;&lt;keyword&gt;Female&lt;/keyword&gt;&lt;keyword&gt;In Vitro Techniques&lt;/keyword&gt;&lt;keyword&gt;Male&lt;/keyword&gt;&lt;keyword&gt;Reconstructive Surgical Procedures/*veterinary&lt;/keyword&gt;&lt;keyword&gt;Sutures&lt;/keyword&gt;&lt;keyword&gt;Tensile Strength&lt;/keyword&gt;&lt;keyword&gt;Transplantation, Autologous/veterinary&lt;/keyword&gt;&lt;/keywords&gt;&lt;isbn&gt;0161-3499&lt;/isbn&gt;&lt;titles&gt;&lt;title&gt;Biomechanical comparison of canine fascia lata and thoracolumbar fascia: an in vitro evaluation of replacement tissues for body wall reconstruction&lt;/title&gt;&lt;secondary-title&gt;Vet Surg&lt;/secondary-title&gt;&lt;/titles&gt;&lt;pages&gt;126-34&lt;/pages&gt;&lt;number&gt;1&lt;/number&gt;&lt;contributors&gt;&lt;authors&gt;&lt;author&gt;Henderson, E. R.&lt;/author&gt;&lt;author&gt;Friend, E. J.&lt;/author&gt;&lt;author&gt;Toscano, M. J.&lt;/author&gt;&lt;author&gt;Parsons, K. J.&lt;/author&gt;&lt;author&gt;Tarlton, J. F.&lt;/author&gt;&lt;/authors&gt;&lt;/contributors&gt;&lt;edition&gt;2014/07/30&lt;/edition&gt;&lt;language&gt;eng&lt;/language&gt;&lt;added-date format="utc"&gt;1579004765&lt;/added-date&gt;&lt;ref-type name="Journal Article"&gt;17&lt;/ref-type&gt;&lt;auth-address&gt;Department of Clinical Veterinary Science, University of Bristol, Bristol, United Kingdom.&lt;/auth-address&gt;&lt;remote-database-provider&gt;NLM&lt;/remote-database-provider&gt;&lt;rec-number&gt;97&lt;/rec-number&gt;&lt;last-updated-date format="utc"&gt;1579004765&lt;/last-updated-date&gt;&lt;accession-num&gt;25069696&lt;/accession-num&gt;&lt;electronic-resource-num&gt;10.1111/j.1532-950X.2014.12247.x&lt;/electronic-resource-num&gt;&lt;volume&gt;44&lt;/volume&gt;&lt;/record&gt;&lt;/Cite&gt;&lt;/EndNote&gt;</w:instrText>
      </w:r>
      <w:r w:rsidRPr="001D227B">
        <w:fldChar w:fldCharType="separate"/>
      </w:r>
      <w:r w:rsidRPr="001D227B">
        <w:rPr>
          <w:noProof/>
        </w:rPr>
        <w:t>(11)</w:t>
      </w:r>
      <w:r w:rsidRPr="001D227B">
        <w:fldChar w:fldCharType="end"/>
      </w:r>
      <w:r w:rsidRPr="001D227B">
        <w:t>. In brief, the dog was positioned in right lateral recumbency for initial quarter draping and final large sterile draping isolating the left pelvic limb. An 8cm skin incision over the lateral thigh, mid-way down the femur was made. The underlying subcutaneous tissues were undermined exposing the FL. A 7cm x 2.5cm sheet of the tendinous FL was excised from the superficial leaf and placed extended in a saline soaked swab. The FL incision, subcutaneous tissues and skin were closed routinely.</w:t>
      </w:r>
    </w:p>
    <w:p w14:paraId="549DD270" w14:textId="77777777" w:rsidR="001D227B" w:rsidRPr="001D227B" w:rsidRDefault="001D227B" w:rsidP="001D227B">
      <w:pPr>
        <w:spacing w:line="360" w:lineRule="auto"/>
        <w:jc w:val="both"/>
      </w:pPr>
    </w:p>
    <w:p w14:paraId="459F03C1" w14:textId="77777777" w:rsidR="001D227B" w:rsidRPr="001D227B" w:rsidRDefault="001D227B" w:rsidP="001D227B">
      <w:pPr>
        <w:spacing w:line="360" w:lineRule="auto"/>
        <w:jc w:val="both"/>
      </w:pPr>
      <w:r w:rsidRPr="001D227B">
        <w:t>The dog was rotated into sternal recumbency and a 4cm plantaromedial skin incision was made centred over the left tuber calcanei. The underlying subcutaneous fascia was separated revealing a longitudinal tear in the medial retinacular structures, exposure of the tuber calcanei and lateral luxation of the TSDFM (Figures 3A and B). The TSDFM was replaced over the tuber calcanei before apposition of the retinacular tissues using ten simple interrupted polypropylene sutures (Prolene 3M, Ethicon). The sutures were pre-placed before alternating between proximal and distal tying of the knots (Figures 4A and B).</w:t>
      </w:r>
    </w:p>
    <w:p w14:paraId="005FE0A1" w14:textId="77777777" w:rsidR="001D227B" w:rsidRPr="001D227B" w:rsidRDefault="001D227B" w:rsidP="001D227B">
      <w:pPr>
        <w:spacing w:line="360" w:lineRule="auto"/>
        <w:jc w:val="both"/>
      </w:pPr>
    </w:p>
    <w:p w14:paraId="793927F9" w14:textId="77777777" w:rsidR="001D227B" w:rsidRPr="001D227B" w:rsidRDefault="001D227B" w:rsidP="001D227B">
      <w:pPr>
        <w:spacing w:line="360" w:lineRule="auto"/>
        <w:jc w:val="both"/>
      </w:pPr>
      <w:r w:rsidRPr="001D227B">
        <w:t xml:space="preserve">The FL graft was sutured over the primary suture line to create a “sling’ in which the TSDFM was freely mobile. The length of the FL graft was cut to allow the graft to extend 5mm proximal and 5mm distal to the primary suture line. The medial margin was sutured to the medial retinacular tissues approximately 5mm medial to the primary suture line using simple interrupted polypropylene sutures (Prolene 3M, Ethicon). The graft was then placed with moderate tension over the suture line, tuber calcanei and TSDFM, and sutured to the lateral retinacular tissues, approximately 5mm lateral to the SDFT, using simple interrupted polypropylene sutures (Prolene 3M, Ethicon) (Figure 5). Excess FL was subsequently removed using Metzenbaum scissors. Once placed the TSDFM was not amenable to luxation in either direction during flexion of the tarsus or under direct manual pressure. The subcutaneous tissues and skin were </w:t>
      </w:r>
      <w:proofErr w:type="spellStart"/>
      <w:r w:rsidRPr="001D227B">
        <w:t>apposed</w:t>
      </w:r>
      <w:proofErr w:type="spellEnd"/>
      <w:r w:rsidRPr="001D227B">
        <w:t xml:space="preserve"> routinely.</w:t>
      </w:r>
    </w:p>
    <w:p w14:paraId="20BF7119" w14:textId="77777777" w:rsidR="001D227B" w:rsidRPr="001D227B" w:rsidRDefault="001D227B" w:rsidP="001D227B">
      <w:pPr>
        <w:spacing w:line="360" w:lineRule="auto"/>
        <w:jc w:val="both"/>
      </w:pPr>
    </w:p>
    <w:p w14:paraId="6B6294AF" w14:textId="77777777" w:rsidR="001D227B" w:rsidRPr="001D227B" w:rsidRDefault="001D227B" w:rsidP="001D227B">
      <w:pPr>
        <w:spacing w:line="360" w:lineRule="auto"/>
        <w:jc w:val="both"/>
      </w:pPr>
      <w:r w:rsidRPr="001D227B">
        <w:t xml:space="preserve">The dog recovered uneventfully, and a modified Robert-Jones bandage with caudally positioned custom fibreglass splint was placed. Post-operatively the dog received methadone </w:t>
      </w:r>
      <w:r w:rsidRPr="001D227B">
        <w:lastRenderedPageBreak/>
        <w:t xml:space="preserve">(0.2mg/kg IV Q4h) (Synthadon, Animalcare) and paracetamol (10mg/kg IV TID) (Paracetamol, B. Braun). The dog was discharged the following day and prescribed meloxicam (0.1mg/kg PO SID) (Metacam, Boehringer Ingelheim) and paracetamol (10mg/kg PO TID) for a week. Discharge instructions included strict rest for six weeks, with bandage changes every two days at the University hospital. After twelve days the bandage and skin sutures were removed. The dog started five-minute lead walks three times daily at six weeks with exercise duration increased by five minutes after each week. Off-lead exercise was initiated at twelve weeks post-operatively. </w:t>
      </w:r>
    </w:p>
    <w:p w14:paraId="3FEEFE27" w14:textId="77777777" w:rsidR="001D227B" w:rsidRPr="001D227B" w:rsidRDefault="001D227B" w:rsidP="001D227B">
      <w:pPr>
        <w:spacing w:line="360" w:lineRule="auto"/>
        <w:jc w:val="both"/>
      </w:pPr>
    </w:p>
    <w:p w14:paraId="48BF276A" w14:textId="47C076D6" w:rsidR="001D227B" w:rsidRPr="001D227B" w:rsidRDefault="001D227B" w:rsidP="001D227B">
      <w:pPr>
        <w:spacing w:line="360" w:lineRule="auto"/>
        <w:jc w:val="both"/>
        <w:rPr>
          <w:b/>
          <w:bCs/>
        </w:rPr>
      </w:pPr>
      <w:r w:rsidRPr="001D227B">
        <w:rPr>
          <w:b/>
          <w:bCs/>
        </w:rPr>
        <w:t>Outcome and Follow-up</w:t>
      </w:r>
    </w:p>
    <w:p w14:paraId="1D2983F3" w14:textId="77777777" w:rsidR="001D227B" w:rsidRPr="001D227B" w:rsidRDefault="001D227B" w:rsidP="001D227B">
      <w:pPr>
        <w:spacing w:line="360" w:lineRule="auto"/>
        <w:jc w:val="both"/>
      </w:pPr>
      <w:r w:rsidRPr="001D227B">
        <w:t xml:space="preserve">The dog was assessed at ten and fourteen weeks post-operatively. At these timepoints, the dog was exercising without any evidence of lameness or clinical signs according to the owner. Subjective grading by the attending veterinary surgeon (ECVS boarded surgeon) revealed no lameness at walk or trot at ten and fourteen weeks (VAS score 0/10). A clinical metrology questionnaire completed at fourteen weeks post-surgery revealed normal mobility (Liverpool </w:t>
      </w:r>
      <w:proofErr w:type="spellStart"/>
      <w:r w:rsidRPr="001D227B">
        <w:t>OsteoArthritis</w:t>
      </w:r>
      <w:proofErr w:type="spellEnd"/>
      <w:r w:rsidRPr="001D227B">
        <w:t xml:space="preserve"> in Dogs questionnaire (LOAD) score 3).</w:t>
      </w:r>
    </w:p>
    <w:p w14:paraId="3D9BCD8E" w14:textId="10BCBC54" w:rsidR="001D227B" w:rsidRPr="001D227B" w:rsidRDefault="001D227B" w:rsidP="001D227B">
      <w:pPr>
        <w:spacing w:line="360" w:lineRule="auto"/>
        <w:jc w:val="both"/>
        <w:rPr>
          <w:b/>
          <w:bCs/>
        </w:rPr>
      </w:pPr>
    </w:p>
    <w:p w14:paraId="700222AE" w14:textId="2F40410C" w:rsidR="001D227B" w:rsidRPr="001D227B" w:rsidRDefault="001D227B" w:rsidP="001D227B">
      <w:pPr>
        <w:spacing w:line="360" w:lineRule="auto"/>
        <w:jc w:val="both"/>
        <w:rPr>
          <w:b/>
          <w:bCs/>
        </w:rPr>
      </w:pPr>
      <w:r w:rsidRPr="001D227B">
        <w:rPr>
          <w:b/>
          <w:bCs/>
        </w:rPr>
        <w:t>Discussion</w:t>
      </w:r>
    </w:p>
    <w:p w14:paraId="1CF95C1B" w14:textId="77777777" w:rsidR="001D227B" w:rsidRPr="001D227B" w:rsidRDefault="001D227B" w:rsidP="001D227B">
      <w:pPr>
        <w:spacing w:line="360" w:lineRule="auto"/>
        <w:jc w:val="both"/>
      </w:pPr>
      <w:r w:rsidRPr="001D227B">
        <w:t xml:space="preserve">This is the first report of an autologous FL graft being used as augmentation for lateral luxation of the TSDFM. Luxation of the TSDFM is rarely reported in dogs, with only four dogs reported in the last 20 years </w:t>
      </w:r>
      <w:r w:rsidRPr="001D227B">
        <w:fldChar w:fldCharType="begin">
          <w:fldData xml:space="preserve">PEVuZE5vdGU+PENpdGU+PEF1dGhvcj5HYXRpbmVhdTwvQXV0aG9yPjxZZWFyPjIwMTA8L1llYXI+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</w:fldData>
        </w:fldChar>
      </w:r>
      <w:r w:rsidRPr="001D227B">
        <w:instrText xml:space="preserve"> ADDIN EN.CITE </w:instrText>
      </w:r>
      <w:r w:rsidRPr="001D227B">
        <w:fldChar w:fldCharType="begin">
          <w:fldData xml:space="preserve">PEVuZE5vdGU+PENpdGU+PEF1dGhvcj5HYXRpbmVhdTwvQXV0aG9yPjxZZWFyPjIwMTA8L1llYXI+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</w:fldData>
        </w:fldChar>
      </w:r>
      <w:r w:rsidRPr="001D227B">
        <w:instrText xml:space="preserve"> ADDIN EN.CITE.DATA </w:instrText>
      </w:r>
      <w:r w:rsidRPr="001D227B">
        <w:fldChar w:fldCharType="end"/>
      </w:r>
      <w:r w:rsidRPr="001D227B">
        <w:fldChar w:fldCharType="separate"/>
      </w:r>
      <w:r w:rsidRPr="001D227B">
        <w:rPr>
          <w:noProof/>
        </w:rPr>
        <w:t>(12-14)</w:t>
      </w:r>
      <w:r w:rsidRPr="001D227B">
        <w:fldChar w:fldCharType="end"/>
      </w:r>
      <w:r w:rsidRPr="001D227B">
        <w:t xml:space="preserve">. Diagnosing luxation of the TSDFM is based on palpation. Specifically, when the tarsus is flexed the TSDFM will luxate, and upon extension of the tarsus the tendon can reduce to its normal position </w:t>
      </w:r>
      <w:r w:rsidRPr="001D227B">
        <w:fldChar w:fldCharType="begin"/>
      </w:r>
      <w:r w:rsidRPr="001D227B">
        <w:instrText xml:space="preserve"> ADDIN EN.CITE &lt;EndNote&gt;&lt;Cite&gt;&lt;Author&gt;Hoscheit&lt;/Author&gt;&lt;Year&gt;1994&lt;/Year&gt;&lt;IDText&gt;Luxation of the tendon of the superficial digital flexor muscle in two dogs&lt;/IDText&gt;&lt;DisplayText&gt;(1)&lt;/DisplayText&gt;&lt;record&gt;&lt;dates&gt;&lt;pub-dates&gt;&lt;date&gt;Feb&lt;/date&gt;&lt;/pub-dates&gt;&lt;year&gt;1994&lt;/year&gt;&lt;/dates&gt;&lt;keywords&gt;&lt;keyword&gt;Animals&lt;/keyword&gt;&lt;keyword&gt;Dogs/*injuries&lt;/keyword&gt;&lt;keyword&gt;Female&lt;/keyword&gt;&lt;keyword&gt;Hindlimb&lt;/keyword&gt;&lt;keyword&gt;Joint Dislocations/*veterinary&lt;/keyword&gt;&lt;keyword&gt;Lameness, Animal/etiology&lt;/keyword&gt;&lt;keyword&gt;Tendon Injuries/etiology/*veterinary&lt;/keyword&gt;&lt;/keywords&gt;&lt;isbn&gt;0008-5286 (Print)&amp;#xD;0008-5286&lt;/isbn&gt;&lt;custom2&gt;PMC1686731&lt;/custom2&gt;&lt;titles&gt;&lt;title&gt;Luxation of the tendon of the superficial digital flexor muscle in two dogs&lt;/title&gt;&lt;secondary-title&gt;Can Vet J&lt;/secondary-title&gt;&lt;/titles&gt;&lt;pages&gt;120-1&lt;/pages&gt;&lt;number&gt;2&lt;/number&gt;&lt;contributors&gt;&lt;authors&gt;&lt;author&gt;Hoscheit, L. P.&lt;/author&gt;&lt;/authors&gt;&lt;/contributors&gt;&lt;edition&gt;1994/02/01&lt;/edition&gt;&lt;language&gt;eng&lt;/language&gt;&lt;added-date format="utc"&gt;1578486219&lt;/added-date&gt;&lt;ref-type name="Journal Article"&gt;17&lt;/ref-type&gt;&lt;auth-address&gt;Val Caron Animal Hospital, Ontario.&lt;/auth-address&gt;&lt;remote-database-provider&gt;NLM&lt;/remote-database-provider&gt;&lt;rec-number&gt;72&lt;/rec-number&gt;&lt;last-updated-date format="utc"&gt;1578486219&lt;/last-updated-date&gt;&lt;accession-num&gt;8069822&lt;/accession-num&gt;&lt;volume&gt;35&lt;/volume&gt;&lt;/record&gt;&lt;/Cite&gt;&lt;/EndNote&gt;</w:instrText>
      </w:r>
      <w:r w:rsidRPr="001D227B">
        <w:fldChar w:fldCharType="separate"/>
      </w:r>
      <w:r w:rsidRPr="001D227B">
        <w:rPr>
          <w:noProof/>
        </w:rPr>
        <w:t>(1)</w:t>
      </w:r>
      <w:r w:rsidRPr="001D227B">
        <w:fldChar w:fldCharType="end"/>
      </w:r>
      <w:r w:rsidRPr="001D227B">
        <w:t xml:space="preserve">. Medical management of luxation of the TSDFM yields poor results </w:t>
      </w:r>
      <w:r w:rsidRPr="001D227B">
        <w:fldChar w:fldCharType="begin"/>
      </w:r>
      <w:r w:rsidRPr="001D227B">
        <w:instrText xml:space="preserve"> ADDIN EN.CITE &lt;EndNote&gt;&lt;Cite&gt;&lt;Author&gt;Houlton&lt;/Author&gt;&lt;Year&gt;1993&lt;/Year&gt;&lt;IDText&gt;The use of polypropylene mesh for revision of failed repair of superficial digital flexor tendon luxation in three dogs&lt;/IDText&gt;&lt;DisplayText&gt;(6)&lt;/DisplayText&gt;&lt;record&gt;&lt;keywords&gt;&lt;keyword&gt;Superficial digital flexor tendon luxation, polypropylene mesh&lt;/keyword&gt;&lt;/keywords&gt;&lt;work-type&gt;Clinical Report&lt;/work-type&gt;&lt;titles&gt;&lt;title&gt;The use of polypropylene mesh for revision of failed repair of superficial digital flexor tendon luxation in three dogs&lt;/title&gt;&lt;secondary-title&gt;Vet Comp Orthop Traumatol&lt;/secondary-title&gt;&lt;/titles&gt;&lt;pages&gt;129-130&lt;/pages&gt;&lt;access-date&gt;08/01/2020&lt;/access-date&gt;&lt;contributors&gt;&lt;authors&gt;&lt;author&gt;Houlton, J, E, F.&lt;/author&gt;&lt;author&gt;Dyce, J.&lt;/author&gt;&lt;/authors&gt;&lt;/contributors&gt;&lt;added-date format="utc"&gt;1578497063&lt;/added-date&gt;&lt;ref-type name="Journal Article"&gt;17&lt;/ref-type&gt;&lt;dates&gt;&lt;year&gt;1993&lt;/year&gt;&lt;/dates&gt;&lt;rec-number&gt;77&lt;/rec-number&gt;&lt;last-updated-date format="utc"&gt;1578933335&lt;/last-updated-date&gt;&lt;volume&gt;6&lt;/volume&gt;&lt;/record&gt;&lt;/Cite&gt;&lt;/EndNote&gt;</w:instrText>
      </w:r>
      <w:r w:rsidRPr="001D227B">
        <w:fldChar w:fldCharType="separate"/>
      </w:r>
      <w:r w:rsidRPr="001D227B">
        <w:rPr>
          <w:noProof/>
        </w:rPr>
        <w:t>(6)</w:t>
      </w:r>
      <w:r w:rsidRPr="001D227B">
        <w:fldChar w:fldCharType="end"/>
      </w:r>
      <w:r w:rsidRPr="001D227B">
        <w:t xml:space="preserve"> therefore surgery is recommended </w:t>
      </w:r>
      <w:r w:rsidRPr="001D227B">
        <w:fldChar w:fldCharType="begin">
          <w:fldData xml:space="preserve">PEVuZE5vdGU+PENpdGU+PEF1dGhvcj5HYXRpbmVhdTwvQXV0aG9yPjxZZWFyPjIwMTA8L1llYXI+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</w:fldData>
        </w:fldChar>
      </w:r>
      <w:r w:rsidRPr="001D227B">
        <w:instrText xml:space="preserve"> ADDIN EN.CITE </w:instrText>
      </w:r>
      <w:r w:rsidRPr="001D227B">
        <w:fldChar w:fldCharType="begin">
          <w:fldData xml:space="preserve">PEVuZE5vdGU+PENpdGU+PEF1dGhvcj5HYXRpbmVhdTwvQXV0aG9yPjxZZWFyPjIwMTA8L1llYXI+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</w:fldData>
        </w:fldChar>
      </w:r>
      <w:r w:rsidRPr="001D227B">
        <w:instrText xml:space="preserve"> ADDIN EN.CITE.DATA </w:instrText>
      </w:r>
      <w:r w:rsidRPr="001D227B">
        <w:fldChar w:fldCharType="end"/>
      </w:r>
      <w:r w:rsidRPr="001D227B">
        <w:fldChar w:fldCharType="separate"/>
      </w:r>
      <w:r w:rsidRPr="001D227B">
        <w:rPr>
          <w:noProof/>
        </w:rPr>
        <w:t>(3, 12)</w:t>
      </w:r>
      <w:r w:rsidRPr="001D227B">
        <w:fldChar w:fldCharType="end"/>
      </w:r>
      <w:r w:rsidRPr="001D227B">
        <w:t xml:space="preserve">. Surgical textbooks recommend management by primary apposition of the retinacular tear to manage luxation of the TSDFM however a scarcity of literature means outcome is limited to a small number of cases. Synthetic mesh has been described adjunctive to revision closure of the retinaculum in dogs </w:t>
      </w:r>
      <w:r w:rsidRPr="001D227B">
        <w:fldChar w:fldCharType="begin"/>
      </w:r>
      <w:r w:rsidRPr="001D227B">
        <w:instrText xml:space="preserve"> ADDIN EN.CITE &lt;EndNote&gt;&lt;Cite&gt;&lt;Author&gt;Houlton&lt;/Author&gt;&lt;Year&gt;1993&lt;/Year&gt;&lt;IDText&gt;The use of polypropylene mesh for revision of failed repair of superficial digital flexor tendon luxation in three dogs&lt;/IDText&gt;&lt;DisplayText&gt;(6)&lt;/DisplayText&gt;&lt;record&gt;&lt;keywords&gt;&lt;keyword&gt;Superficial digital flexor tendon luxation, polypropylene mesh&lt;/keyword&gt;&lt;/keywords&gt;&lt;work-type&gt;Clinical Report&lt;/work-type&gt;&lt;titles&gt;&lt;title&gt;The use of polypropylene mesh for revision of failed repair of superficial digital flexor tendon luxation in three dogs&lt;/title&gt;&lt;secondary-title&gt;Vet Comp Orthop Traumatol&lt;/secondary-title&gt;&lt;/titles&gt;&lt;pages&gt;129-130&lt;/pages&gt;&lt;access-date&gt;08/01/2020&lt;/access-date&gt;&lt;contributors&gt;&lt;authors&gt;&lt;author&gt;Houlton, J, E, F.&lt;/author&gt;&lt;author&gt;Dyce, J.&lt;/author&gt;&lt;/authors&gt;&lt;/contributors&gt;&lt;added-date format="utc"&gt;1578497063&lt;/added-date&gt;&lt;ref-type name="Journal Article"&gt;17&lt;/ref-type&gt;&lt;dates&gt;&lt;year&gt;1993&lt;/year&gt;&lt;/dates&gt;&lt;rec-number&gt;77&lt;/rec-number&gt;&lt;last-updated-date format="utc"&gt;1578933335&lt;/last-updated-date&gt;&lt;volume&gt;6&lt;/volume&gt;&lt;/record&gt;&lt;/Cite&gt;&lt;/EndNote&gt;</w:instrText>
      </w:r>
      <w:r w:rsidRPr="001D227B">
        <w:fldChar w:fldCharType="separate"/>
      </w:r>
      <w:r w:rsidRPr="001D227B">
        <w:rPr>
          <w:noProof/>
        </w:rPr>
        <w:t>(6)</w:t>
      </w:r>
      <w:r w:rsidRPr="001D227B">
        <w:fldChar w:fldCharType="end"/>
      </w:r>
      <w:r w:rsidRPr="001D227B">
        <w:t>.  We had concerns regarding the ability of primary retinacular repair alone to resist the active and boisterous nature of the Staffordshire Bull Terrier breed. Furthermore, given this dog’s age, long-term exercise requirements and efficient nature of the surgery, we elected to augment the primary retinacular repair using an autologous FL graft during initial surgery. We postulated that failure risk would be reduced with this approach.</w:t>
      </w:r>
    </w:p>
    <w:p w14:paraId="254F4B0E" w14:textId="77777777" w:rsidR="001D227B" w:rsidRPr="001D227B" w:rsidRDefault="001D227B" w:rsidP="001D227B">
      <w:pPr>
        <w:spacing w:line="360" w:lineRule="auto"/>
        <w:jc w:val="both"/>
      </w:pPr>
    </w:p>
    <w:p w14:paraId="6DFF2A5B" w14:textId="77777777" w:rsidR="001D227B" w:rsidRPr="001D227B" w:rsidRDefault="001D227B" w:rsidP="001D227B">
      <w:pPr>
        <w:spacing w:line="360" w:lineRule="auto"/>
        <w:jc w:val="both"/>
      </w:pPr>
      <w:r w:rsidRPr="001D227B">
        <w:lastRenderedPageBreak/>
        <w:t xml:space="preserve">The FL graft has been used extensively in human surgery including tendon repair </w:t>
      </w:r>
      <w:r w:rsidRPr="001D227B">
        <w:fldChar w:fldCharType="begin">
          <w:fldData xml:space="preserve">PEVuZE5vdGU+PENpdGU+PEF1dGhvcj5HcmFjaXRlbGxpPC9BdXRob3I+PFllYXI+MjAxOTwvWWVh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==
</w:fldData>
        </w:fldChar>
      </w:r>
      <w:r w:rsidRPr="001D227B">
        <w:instrText xml:space="preserve"> ADDIN EN.CITE </w:instrText>
      </w:r>
      <w:r w:rsidRPr="001D227B">
        <w:fldChar w:fldCharType="begin">
          <w:fldData xml:space="preserve">PEVuZE5vdGU+PENpdGU+PEF1dGhvcj5HcmFjaXRlbGxpPC9BdXRob3I+PFllYXI+MjAxOTwvWWVh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==
</w:fldData>
        </w:fldChar>
      </w:r>
      <w:r w:rsidRPr="001D227B">
        <w:instrText xml:space="preserve"> ADDIN EN.CITE.DATA </w:instrText>
      </w:r>
      <w:r w:rsidRPr="001D227B">
        <w:fldChar w:fldCharType="end"/>
      </w:r>
      <w:r w:rsidRPr="001D227B">
        <w:fldChar w:fldCharType="separate"/>
      </w:r>
      <w:r w:rsidRPr="001D227B">
        <w:rPr>
          <w:noProof/>
        </w:rPr>
        <w:t>(15-17)</w:t>
      </w:r>
      <w:r w:rsidRPr="001D227B">
        <w:fldChar w:fldCharType="end"/>
      </w:r>
      <w:r w:rsidRPr="001D227B">
        <w:t xml:space="preserve">, and has been used as augmentation for successful common calcaneal tendon repair in two dogs </w:t>
      </w:r>
      <w:r w:rsidRPr="001D227B">
        <w:fldChar w:fldCharType="begin">
          <w:fldData xml:space="preserve">PEVuZE5vdGU+PENpdGU+PEF1dGhvcj5TaGFuaTwvQXV0aG9yPjxZZWFyPjIwMDA8L1llYXI+PElE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</w:fldData>
        </w:fldChar>
      </w:r>
      <w:r w:rsidRPr="001D227B">
        <w:instrText xml:space="preserve"> ADDIN EN.CITE </w:instrText>
      </w:r>
      <w:r w:rsidRPr="001D227B">
        <w:fldChar w:fldCharType="begin">
          <w:fldData xml:space="preserve">PEVuZE5vdGU+PENpdGU+PEF1dGhvcj5TaGFuaTwvQXV0aG9yPjxZZWFyPjIwMDA8L1llYXI+PElE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</w:fldData>
        </w:fldChar>
      </w:r>
      <w:r w:rsidRPr="001D227B">
        <w:instrText xml:space="preserve"> ADDIN EN.CITE.DATA </w:instrText>
      </w:r>
      <w:r w:rsidRPr="001D227B">
        <w:fldChar w:fldCharType="end"/>
      </w:r>
      <w:r w:rsidRPr="001D227B">
        <w:fldChar w:fldCharType="separate"/>
      </w:r>
      <w:r w:rsidRPr="001D227B">
        <w:rPr>
          <w:noProof/>
        </w:rPr>
        <w:t>(18, 19)</w:t>
      </w:r>
      <w:r w:rsidRPr="001D227B">
        <w:fldChar w:fldCharType="end"/>
      </w:r>
      <w:r w:rsidRPr="001D227B">
        <w:t xml:space="preserve">. Autologous grafts have numerous advantages over allogenic grafts including low infection rate, no disease transmission, biocompatibility and lower cost </w:t>
      </w:r>
      <w:r w:rsidRPr="001D227B">
        <w:fldChar w:fldCharType="begin"/>
      </w:r>
      <w:r w:rsidRPr="001D227B">
        <w:instrText xml:space="preserve"> ADDIN EN.CITE &lt;EndNote&gt;&lt;Cite&gt;&lt;Author&gt;Atzmon&lt;/Author&gt;&lt;Year&gt;2018&lt;/Year&gt;&lt;IDText&gt;Graft choices for acetabular labral reconstruction&lt;/IDText&gt;&lt;DisplayText&gt;(16)&lt;/DisplayText&gt;&lt;record&gt;&lt;dates&gt;&lt;pub-dates&gt;&lt;date&gt;Dec&lt;/date&gt;&lt;/pub-dates&gt;&lt;year&gt;2018&lt;/year&gt;&lt;/dates&gt;&lt;isbn&gt;2054-8397 (Print)&amp;#xD;2054-8397&lt;/isbn&gt;&lt;custom2&gt;PMC6328747&lt;/custom2&gt;&lt;titles&gt;&lt;title&gt;Graft choices for acetabular labral reconstruction&lt;/title&gt;&lt;secondary-title&gt;J Hip Preserv Surg&lt;/secondary-title&gt;&lt;/titles&gt;&lt;pages&gt;329-338&lt;/pages&gt;&lt;number&gt;4&lt;/number&gt;&lt;contributors&gt;&lt;authors&gt;&lt;author&gt;Atzmon, R.&lt;/author&gt;&lt;author&gt;Radparvar, J. R.&lt;/author&gt;&lt;author&gt;Sharfman, Z. T.&lt;/author&gt;&lt;author&gt;Dallich, A. A.&lt;/author&gt;&lt;author&gt;Amar, E.&lt;/author&gt;&lt;author&gt;Rath, E.&lt;/author&gt;&lt;/authors&gt;&lt;/contributors&gt;&lt;edition&gt;2019/01/17&lt;/edition&gt;&lt;language&gt;eng&lt;/language&gt;&lt;added-date format="utc"&gt;1578581748&lt;/added-date&gt;&lt;ref-type name="Journal Article"&gt;17&lt;/ref-type&gt;&lt;auth-address&gt;Department of Orthopaedic Surgery, Assuta Medical Center, Faculty of Health and Science and Ben Gurion University, Ha-Refu&amp;apos;a St 7, Ashdod, Israel.&amp;#xD;Department of Orthopaedic Surgery, Tel Aviv Medical Center, Sackler Faculty of Medicine and Tel Aviv University, Weizmann St 6, Tel Aviv-Yafo, Israel.&amp;#xD;Department of Orthopaedic Surgery, Montefiore Medical Center, Albert Einstein College of Medicine, 1300 Morris Park Avenue, Forcheimer Building, Bronx, NY, USA.&lt;/auth-address&gt;&lt;remote-database-provider&gt;NLM&lt;/remote-database-provider&gt;&lt;rec-number&gt;82&lt;/rec-number&gt;&lt;last-updated-date format="utc"&gt;1578581748&lt;/last-updated-date&gt;&lt;accession-num&gt;30647922&lt;/accession-num&gt;&lt;electronic-resource-num&gt;10.1093/jhps/hny033&lt;/electronic-resource-num&gt;&lt;volume&gt;5&lt;/volume&gt;&lt;/record&gt;&lt;/Cite&gt;&lt;/EndNote&gt;</w:instrText>
      </w:r>
      <w:r w:rsidRPr="001D227B">
        <w:fldChar w:fldCharType="separate"/>
      </w:r>
      <w:r w:rsidRPr="001D227B">
        <w:rPr>
          <w:noProof/>
        </w:rPr>
        <w:t>(16)</w:t>
      </w:r>
      <w:r w:rsidRPr="001D227B">
        <w:fldChar w:fldCharType="end"/>
      </w:r>
      <w:r w:rsidRPr="001D227B">
        <w:t xml:space="preserve">. The FL graft specifically is relatively simple to harvest, is readily available with minimal donor site morbidity and reported to have superior biomechanical properties in comparison to other free fascial grafts </w:t>
      </w:r>
      <w:r w:rsidRPr="001D227B">
        <w:fldChar w:fldCharType="begin">
          <w:fldData xml:space="preserve">PEVuZE5vdGU+PENpdGU+PEF1dGhvcj5IZW5kZXJzb248L0F1dGhvcj48WWVhcj4yMDE1PC9ZZWFy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</w:fldData>
        </w:fldChar>
      </w:r>
      <w:r w:rsidRPr="001D227B">
        <w:instrText xml:space="preserve"> ADDIN EN.CITE </w:instrText>
      </w:r>
      <w:r w:rsidRPr="001D227B">
        <w:fldChar w:fldCharType="begin">
          <w:fldData xml:space="preserve">PEVuZE5vdGU+PENpdGU+PEF1dGhvcj5IZW5kZXJzb248L0F1dGhvcj48WWVhcj4yMDE1PC9ZZWFy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</w:fldData>
        </w:fldChar>
      </w:r>
      <w:r w:rsidRPr="001D227B">
        <w:instrText xml:space="preserve"> ADDIN EN.CITE.DATA </w:instrText>
      </w:r>
      <w:r w:rsidRPr="001D227B">
        <w:fldChar w:fldCharType="end"/>
      </w:r>
      <w:r w:rsidRPr="001D227B">
        <w:fldChar w:fldCharType="separate"/>
      </w:r>
      <w:r w:rsidRPr="001D227B">
        <w:rPr>
          <w:noProof/>
        </w:rPr>
        <w:t>(11, 20)</w:t>
      </w:r>
      <w:r w:rsidRPr="001D227B">
        <w:fldChar w:fldCharType="end"/>
      </w:r>
      <w:r w:rsidRPr="001D227B">
        <w:t xml:space="preserve">. Experimentally, free FL grafts have been shown to revascularize confirming integration and long-term viability </w:t>
      </w:r>
      <w:r w:rsidRPr="001D227B">
        <w:fldChar w:fldCharType="begin"/>
      </w:r>
      <w:r w:rsidRPr="001D227B">
        <w:instrText xml:space="preserve"> ADDIN EN.CITE &lt;EndNote&gt;&lt;Cite&gt;&lt;Author&gt;Disa&lt;/Author&gt;&lt;Year&gt;2001&lt;/Year&gt;&lt;IDText&gt;Advantages of autologous fascia versus synthetic patch abdominal reconstruction in experimental animal defects&lt;/IDText&gt;&lt;DisplayText&gt;(21)&lt;/DisplayText&gt;&lt;record&gt;&lt;dates&gt;&lt;pub-dates&gt;&lt;date&gt;Dec&lt;/date&gt;&lt;/pub-dates&gt;&lt;year&gt;2001&lt;/year&gt;&lt;/dates&gt;&lt;keywords&gt;&lt;keyword&gt;Abdominal Muscles/*surgery&lt;/keyword&gt;&lt;keyword&gt;Animals&lt;/keyword&gt;&lt;keyword&gt;Anti-Infective Agents, Local/administration &amp;amp; dosage&lt;/keyword&gt;&lt;keyword&gt;Carbonates/administration &amp;amp; dosage&lt;/keyword&gt;&lt;keyword&gt;Chlorhexidine/administration &amp;amp; dosage&lt;/keyword&gt;&lt;keyword&gt;Fascia Lata/*transplantation&lt;/keyword&gt;&lt;keyword&gt;Hernia, Ventral/surgery&lt;/keyword&gt;&lt;keyword&gt;Humans&lt;/keyword&gt;&lt;keyword&gt;Intestines/microbiology&lt;/keyword&gt;&lt;keyword&gt;*Polytetrafluoroethylene&lt;/keyword&gt;&lt;keyword&gt;Rabbits&lt;/keyword&gt;&lt;keyword&gt;Silver Compounds/administration &amp;amp; dosage&lt;/keyword&gt;&lt;keyword&gt;*Surgical Mesh&lt;/keyword&gt;&lt;keyword&gt;Surgical Wound Infection/microbiology/*prevention &amp;amp; control&lt;/keyword&gt;&lt;/keywords&gt;&lt;isbn&gt;0032-1052 (Print)&amp;#xD;0032-1052&lt;/isbn&gt;&lt;titles&gt;&lt;title&gt;Advantages of autologous fascia versus synthetic patch abdominal reconstruction in experimental animal defects&lt;/title&gt;&lt;secondary-title&gt;Plast Reconstr Surg&lt;/secondary-title&gt;&lt;/titles&gt;&lt;pages&gt;2086-7&lt;/pages&gt;&lt;number&gt;7&lt;/number&gt;&lt;contributors&gt;&lt;authors&gt;&lt;author&gt;Disa, J. J.&lt;/author&gt;&lt;author&gt;Chiaramonte, M. F.&lt;/author&gt;&lt;author&gt;Girotto, J. A.&lt;/author&gt;&lt;author&gt;Klein, M. H.&lt;/author&gt;&lt;author&gt;Goldberg, N. H.&lt;/author&gt;&lt;/authors&gt;&lt;/contributors&gt;&lt;edition&gt;2001/12/18&lt;/edition&gt;&lt;language&gt;eng&lt;/language&gt;&lt;added-date format="utc"&gt;1578935201&lt;/added-date&gt;&lt;ref-type name="Journal Article"&gt;17&lt;/ref-type&gt;&lt;auth-address&gt;Memorial Sloan-Kettering Cancer Center, New York, NY 10021, USA. disaj@mskcc.org&lt;/auth-address&gt;&lt;remote-database-provider&gt;NLM&lt;/remote-database-provider&gt;&lt;rec-number&gt;92&lt;/rec-number&gt;&lt;last-updated-date format="utc"&gt;1578935201&lt;/last-updated-date&gt;&lt;accession-num&gt;11743406&lt;/accession-num&gt;&lt;electronic-resource-num&gt;10.1097/00006534-200112000-00040&lt;/electronic-resource-num&gt;&lt;volume&gt;108&lt;/volume&gt;&lt;/record&gt;&lt;/Cite&gt;&lt;/EndNote&gt;</w:instrText>
      </w:r>
      <w:r w:rsidRPr="001D227B">
        <w:fldChar w:fldCharType="separate"/>
      </w:r>
      <w:r w:rsidRPr="001D227B">
        <w:rPr>
          <w:noProof/>
        </w:rPr>
        <w:t>(21)</w:t>
      </w:r>
      <w:r w:rsidRPr="001D227B">
        <w:fldChar w:fldCharType="end"/>
      </w:r>
      <w:r w:rsidRPr="001D227B">
        <w:t xml:space="preserve">. Furthermore, allogenic FL was shown to have proliferation of fibroblasts throughout its construct unlike polypropylene mesh </w:t>
      </w:r>
      <w:r w:rsidRPr="001D227B">
        <w:fldChar w:fldCharType="begin"/>
      </w:r>
      <w:r w:rsidRPr="001D227B">
        <w:instrText xml:space="preserve"> ADDIN EN.CITE &lt;EndNote&gt;&lt;Cite&gt;&lt;Author&gt;El-Taliawi&lt;/Author&gt;&lt;Year&gt;2019&lt;/Year&gt;&lt;IDText&gt;Biocompatibility of allogenic canine fascia lata: In vitro evaluation and small case series&lt;/IDText&gt;&lt;DisplayText&gt;(19)&lt;/DisplayText&gt;&lt;record&gt;&lt;dates&gt;&lt;pub-dates&gt;&lt;date&gt;Dec 21&lt;/date&gt;&lt;/pub-dates&gt;&lt;year&gt;2019&lt;/year&gt;&lt;/dates&gt;&lt;isbn&gt;0161-3499&lt;/isbn&gt;&lt;titles&gt;&lt;title&gt;Biocompatibility of allogenic canine fascia lata: In vitro evaluation and small case series&lt;/title&gt;&lt;secondary-title&gt;Vet Surg&lt;/secondary-title&gt;&lt;/titles&gt;&lt;contributors&gt;&lt;authors&gt;&lt;author&gt;El-Taliawi, O. G.&lt;/author&gt;&lt;author&gt;Taguchi, T.&lt;/author&gt;&lt;author&gt;Dong, F.&lt;/author&gt;&lt;author&gt;Battig, J.&lt;/author&gt;&lt;author&gt;Griffon, D. J.&lt;/author&gt;&lt;/authors&gt;&lt;/contributors&gt;&lt;edition&gt;2019/12/22&lt;/edition&gt;&lt;language&gt;eng&lt;/language&gt;&lt;added-date format="utc"&gt;1579002184&lt;/added-date&gt;&lt;ref-type name="Journal Article"&gt;17&lt;/ref-type&gt;&lt;auth-address&gt;VCA Advanced Veterinary Care Center, Lawndale, California.&amp;#xD;Western University of Health Sciences, College of Veterinary Medicine, Pomona, California.&amp;#xD;Western University of Health Sciences, Graduate College of Biomedical Sciences, Pomona, California.&amp;#xD;Animal Dental Clinic NW, Lake Oswego, Oregon.&lt;/auth-address&gt;&lt;remote-database-provider&gt;NLM&lt;/remote-database-provider&gt;&lt;rec-number&gt;96&lt;/rec-number&gt;&lt;last-updated-date format="utc"&gt;1579002184&lt;/last-updated-date&gt;&lt;accession-num&gt;31863601&lt;/accession-num&gt;&lt;electronic-resource-num&gt;10.1111/vsu.13358&lt;/electronic-resource-num&gt;&lt;/record&gt;&lt;/Cite&gt;&lt;/EndNote&gt;</w:instrText>
      </w:r>
      <w:r w:rsidRPr="001D227B">
        <w:fldChar w:fldCharType="separate"/>
      </w:r>
      <w:r w:rsidRPr="001D227B">
        <w:rPr>
          <w:noProof/>
        </w:rPr>
        <w:t>(19)</w:t>
      </w:r>
      <w:r w:rsidRPr="001D227B">
        <w:fldChar w:fldCharType="end"/>
      </w:r>
      <w:r w:rsidRPr="001D227B">
        <w:t xml:space="preserve"> which is important for tissue regeneration post-implantation. Given the histological features, in vivo integration into surrounding tissues of the FL would be expected </w:t>
      </w:r>
      <w:r w:rsidRPr="001D227B">
        <w:fldChar w:fldCharType="begin"/>
      </w:r>
      <w:r w:rsidRPr="001D227B">
        <w:instrText xml:space="preserve"> ADDIN EN.CITE &lt;EndNote&gt;&lt;Cite&gt;&lt;Author&gt;El-Taliawi&lt;/Author&gt;&lt;Year&gt;2019&lt;/Year&gt;&lt;IDText&gt;Biocompatibility of allogenic canine fascia lata: In vitro evaluation and small case series&lt;/IDText&gt;&lt;DisplayText&gt;(19)&lt;/DisplayText&gt;&lt;record&gt;&lt;dates&gt;&lt;pub-dates&gt;&lt;date&gt;Dec 21&lt;/date&gt;&lt;/pub-dates&gt;&lt;year&gt;2019&lt;/year&gt;&lt;/dates&gt;&lt;isbn&gt;0161-3499&lt;/isbn&gt;&lt;titles&gt;&lt;title&gt;Biocompatibility of allogenic canine fascia lata: In vitro evaluation and small case series&lt;/title&gt;&lt;secondary-title&gt;Vet Surg&lt;/secondary-title&gt;&lt;/titles&gt;&lt;contributors&gt;&lt;authors&gt;&lt;author&gt;El-Taliawi, O. G.&lt;/author&gt;&lt;author&gt;Taguchi, T.&lt;/author&gt;&lt;author&gt;Dong, F.&lt;/author&gt;&lt;author&gt;Battig, J.&lt;/author&gt;&lt;author&gt;Griffon, D. J.&lt;/author&gt;&lt;/authors&gt;&lt;/contributors&gt;&lt;edition&gt;2019/12/22&lt;/edition&gt;&lt;language&gt;eng&lt;/language&gt;&lt;added-date format="utc"&gt;1579002184&lt;/added-date&gt;&lt;ref-type name="Journal Article"&gt;17&lt;/ref-type&gt;&lt;auth-address&gt;VCA Advanced Veterinary Care Center, Lawndale, California.&amp;#xD;Western University of Health Sciences, College of Veterinary Medicine, Pomona, California.&amp;#xD;Western University of Health Sciences, Graduate College of Biomedical Sciences, Pomona, California.&amp;#xD;Animal Dental Clinic NW, Lake Oswego, Oregon.&lt;/auth-address&gt;&lt;remote-database-provider&gt;NLM&lt;/remote-database-provider&gt;&lt;rec-number&gt;96&lt;/rec-number&gt;&lt;last-updated-date format="utc"&gt;1579002184&lt;/last-updated-date&gt;&lt;accession-num&gt;31863601&lt;/accession-num&gt;&lt;electronic-resource-num&gt;10.1111/vsu.13358&lt;/electronic-resource-num&gt;&lt;/record&gt;&lt;/Cite&gt;&lt;/EndNote&gt;</w:instrText>
      </w:r>
      <w:r w:rsidRPr="001D227B">
        <w:fldChar w:fldCharType="separate"/>
      </w:r>
      <w:r w:rsidRPr="001D227B">
        <w:rPr>
          <w:noProof/>
        </w:rPr>
        <w:t>(19)</w:t>
      </w:r>
      <w:r w:rsidRPr="001D227B">
        <w:fldChar w:fldCharType="end"/>
      </w:r>
      <w:r w:rsidRPr="001D227B">
        <w:t xml:space="preserve">. </w:t>
      </w:r>
    </w:p>
    <w:p w14:paraId="7108CFD4" w14:textId="77777777" w:rsidR="001D227B" w:rsidRPr="001D227B" w:rsidRDefault="001D227B" w:rsidP="001D227B">
      <w:pPr>
        <w:spacing w:line="360" w:lineRule="auto"/>
        <w:jc w:val="both"/>
      </w:pPr>
    </w:p>
    <w:p w14:paraId="7A19F212" w14:textId="77777777" w:rsidR="001D227B" w:rsidRPr="001D227B" w:rsidRDefault="001D227B" w:rsidP="001D227B">
      <w:pPr>
        <w:spacing w:line="360" w:lineRule="auto"/>
        <w:jc w:val="both"/>
      </w:pPr>
      <w:r w:rsidRPr="001D227B">
        <w:t xml:space="preserve">The use of synthetic mesh for surgical reconstruction is not without risk, with adherence to local tissues, soft tissue erosion, foreign body reaction and chronic infections all documented in human and veterinary literature </w:t>
      </w:r>
      <w:r w:rsidRPr="001D227B">
        <w:fldChar w:fldCharType="begin">
          <w:fldData xml:space="preserve">PEVuZE5vdGU+PENpdGU+PEF1dGhvcj5FbmdlbHNtYW48L0F1dGhvcj48WWVhcj4yMDA3PC9ZZWFy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</w:fldData>
        </w:fldChar>
      </w:r>
      <w:r w:rsidRPr="001D227B">
        <w:instrText xml:space="preserve"> ADDIN EN.CITE </w:instrText>
      </w:r>
      <w:r w:rsidRPr="001D227B">
        <w:fldChar w:fldCharType="begin">
          <w:fldData xml:space="preserve">PEVuZE5vdGU+PENpdGU+PEF1dGhvcj5FbmdlbHNtYW48L0F1dGhvcj48WWVhcj4yMDA3PC9ZZWFy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</w:fldData>
        </w:fldChar>
      </w:r>
      <w:r w:rsidRPr="001D227B">
        <w:instrText xml:space="preserve"> ADDIN EN.CITE.DATA </w:instrText>
      </w:r>
      <w:r w:rsidRPr="001D227B">
        <w:fldChar w:fldCharType="end"/>
      </w:r>
      <w:r w:rsidRPr="001D227B">
        <w:fldChar w:fldCharType="separate"/>
      </w:r>
      <w:r w:rsidRPr="001D227B">
        <w:rPr>
          <w:noProof/>
        </w:rPr>
        <w:t>(11, 22, 23)</w:t>
      </w:r>
      <w:r w:rsidRPr="001D227B">
        <w:fldChar w:fldCharType="end"/>
      </w:r>
      <w:r w:rsidRPr="001D227B">
        <w:t xml:space="preserve">. Maintaining the free sliding motion of the TSDFM during tarsal motion was imperative for post-operative function. Therefore a FL graft was deemed most suitable after extrapolating evidence from FL graft use in abdominal hernia repair where a noticeable lack of adhesions between graft and mobile viscera has been highlighted </w:t>
      </w:r>
      <w:r w:rsidRPr="001D227B">
        <w:fldChar w:fldCharType="begin"/>
      </w:r>
      <w:r w:rsidRPr="001D227B">
        <w:instrText xml:space="preserve"> ADDIN EN.CITE &lt;EndNote&gt;&lt;Cite&gt;&lt;Author&gt;Disa&lt;/Author&gt;&lt;Year&gt;2001&lt;/Year&gt;&lt;IDText&gt;Advantages of autologous fascia versus synthetic patch abdominal reconstruction in experimental animal defects&lt;/IDText&gt;&lt;DisplayText&gt;(21)&lt;/DisplayText&gt;&lt;record&gt;&lt;dates&gt;&lt;pub-dates&gt;&lt;date&gt;Dec&lt;/date&gt;&lt;/pub-dates&gt;&lt;year&gt;2001&lt;/year&gt;&lt;/dates&gt;&lt;keywords&gt;&lt;keyword&gt;Abdominal Muscles/*surgery&lt;/keyword&gt;&lt;keyword&gt;Animals&lt;/keyword&gt;&lt;keyword&gt;Anti-Infective Agents, Local/administration &amp;amp; dosage&lt;/keyword&gt;&lt;keyword&gt;Carbonates/administration &amp;amp; dosage&lt;/keyword&gt;&lt;keyword&gt;Chlorhexidine/administration &amp;amp; dosage&lt;/keyword&gt;&lt;keyword&gt;Fascia Lata/*transplantation&lt;/keyword&gt;&lt;keyword&gt;Hernia, Ventral/surgery&lt;/keyword&gt;&lt;keyword&gt;Humans&lt;/keyword&gt;&lt;keyword&gt;Intestines/microbiology&lt;/keyword&gt;&lt;keyword&gt;*Polytetrafluoroethylene&lt;/keyword&gt;&lt;keyword&gt;Rabbits&lt;/keyword&gt;&lt;keyword&gt;Silver Compounds/administration &amp;amp; dosage&lt;/keyword&gt;&lt;keyword&gt;*Surgical Mesh&lt;/keyword&gt;&lt;keyword&gt;Surgical Wound Infection/microbiology/*prevention &amp;amp; control&lt;/keyword&gt;&lt;/keywords&gt;&lt;isbn&gt;0032-1052 (Print)&amp;#xD;0032-1052&lt;/isbn&gt;&lt;titles&gt;&lt;title&gt;Advantages of autologous fascia versus synthetic patch abdominal reconstruction in experimental animal defects&lt;/title&gt;&lt;secondary-title&gt;Plast Reconstr Surg&lt;/secondary-title&gt;&lt;/titles&gt;&lt;pages&gt;2086-7&lt;/pages&gt;&lt;number&gt;7&lt;/number&gt;&lt;contributors&gt;&lt;authors&gt;&lt;author&gt;Disa, J. J.&lt;/author&gt;&lt;author&gt;Chiaramonte, M. F.&lt;/author&gt;&lt;author&gt;Girotto, J. A.&lt;/author&gt;&lt;author&gt;Klein, M. H.&lt;/author&gt;&lt;author&gt;Goldberg, N. H.&lt;/author&gt;&lt;/authors&gt;&lt;/contributors&gt;&lt;edition&gt;2001/12/18&lt;/edition&gt;&lt;language&gt;eng&lt;/language&gt;&lt;added-date format="utc"&gt;1578935201&lt;/added-date&gt;&lt;ref-type name="Journal Article"&gt;17&lt;/ref-type&gt;&lt;auth-address&gt;Memorial Sloan-Kettering Cancer Center, New York, NY 10021, USA. disaj@mskcc.org&lt;/auth-address&gt;&lt;remote-database-provider&gt;NLM&lt;/remote-database-provider&gt;&lt;rec-number&gt;92&lt;/rec-number&gt;&lt;last-updated-date format="utc"&gt;1578935201&lt;/last-updated-date&gt;&lt;accession-num&gt;11743406&lt;/accession-num&gt;&lt;electronic-resource-num&gt;10.1097/00006534-200112000-00040&lt;/electronic-resource-num&gt;&lt;volume&gt;108&lt;/volume&gt;&lt;/record&gt;&lt;/Cite&gt;&lt;/EndNote&gt;</w:instrText>
      </w:r>
      <w:r w:rsidRPr="001D227B">
        <w:fldChar w:fldCharType="separate"/>
      </w:r>
      <w:r w:rsidRPr="001D227B">
        <w:rPr>
          <w:noProof/>
        </w:rPr>
        <w:t>(21)</w:t>
      </w:r>
      <w:r w:rsidRPr="001D227B">
        <w:fldChar w:fldCharType="end"/>
      </w:r>
      <w:r w:rsidRPr="001D227B">
        <w:t xml:space="preserve">. Biomechanically, FL grafts have superior or similar properties to polypropylene mesh </w:t>
      </w:r>
      <w:r w:rsidRPr="001D227B">
        <w:fldChar w:fldCharType="begin"/>
      </w:r>
      <w:r w:rsidRPr="001D227B">
        <w:instrText xml:space="preserve"> ADDIN EN.CITE &lt;EndNote&gt;&lt;Cite&gt;&lt;Author&gt;Arnold&lt;/Author&gt;&lt;Year&gt;2009&lt;/Year&gt;&lt;IDText&gt;Biomechanical comparison of four soft tissue replacement materials: an in vitro evaluation of single and multilaminate porcine small intestinal submucosa, canine fascia lata, and polypropylene mesh&lt;/IDText&gt;&lt;DisplayText&gt;(10)&lt;/DisplayText&gt;&lt;record&gt;&lt;dates&gt;&lt;pub-dates&gt;&lt;date&gt;Oct&lt;/date&gt;&lt;/pub-dates&gt;&lt;year&gt;2009&lt;/year&gt;&lt;/dates&gt;&lt;keywords&gt;&lt;keyword&gt;Animals&lt;/keyword&gt;&lt;keyword&gt;Biomechanical Phenomena&lt;/keyword&gt;&lt;keyword&gt;Cadaver&lt;/keyword&gt;&lt;keyword&gt;Dogs&lt;/keyword&gt;&lt;keyword&gt;*Fascia Lata&lt;/keyword&gt;&lt;keyword&gt;Intestinal Mucosa/*physiology&lt;/keyword&gt;&lt;keyword&gt;Intestine, Small/physiology&lt;/keyword&gt;&lt;keyword&gt;Materials Testing/veterinary&lt;/keyword&gt;&lt;keyword&gt;Mollusk Venoms&lt;/keyword&gt;&lt;keyword&gt;Polypropylenes&lt;/keyword&gt;&lt;keyword&gt;Surgical Mesh/*veterinary&lt;/keyword&gt;&lt;keyword&gt;Swine&lt;/keyword&gt;&lt;keyword&gt;Tensile Strength&lt;/keyword&gt;&lt;/keywords&gt;&lt;isbn&gt;0161-3499&lt;/isbn&gt;&lt;titles&gt;&lt;title&gt;Biomechanical comparison of four soft tissue replacement materials: an in vitro evaluation of single and multilaminate porcine small intestinal submucosa, canine fascia lata, and polypropylene mesh&lt;/title&gt;&lt;secondary-title&gt;Vet Surg&lt;/secondary-title&gt;&lt;/titles&gt;&lt;pages&gt;834-44&lt;/pages&gt;&lt;number&gt;7&lt;/number&gt;&lt;contributors&gt;&lt;authors&gt;&lt;author&gt;Arnold, G. A.&lt;/author&gt;&lt;author&gt;Mathews, K. G.&lt;/author&gt;&lt;author&gt;Roe, S.&lt;/author&gt;&lt;author&gt;Mente, P.&lt;/author&gt;&lt;author&gt;Seaboch, T.&lt;/author&gt;&lt;/authors&gt;&lt;/contributors&gt;&lt;edition&gt;2009/09/29&lt;/edition&gt;&lt;language&gt;eng&lt;/language&gt;&lt;added-date format="utc"&gt;1578582593&lt;/added-date&gt;&lt;ref-type name="Journal Article"&gt;17&lt;/ref-type&gt;&lt;auth-address&gt;Department of Clinical Sciences, College of Veterinary Medicine, North Carolina State University, 4700 Hillsborough Street, Raleigh, NC 27606, USA.&lt;/auth-address&gt;&lt;remote-database-provider&gt;NLM&lt;/remote-database-provider&gt;&lt;rec-number&gt;83&lt;/rec-number&gt;&lt;last-updated-date format="utc"&gt;1578582593&lt;/last-updated-date&gt;&lt;accession-num&gt;19781026&lt;/accession-num&gt;&lt;electronic-resource-num&gt;10.1111/j.1532-950X.2009.00577.x&lt;/electronic-resource-num&gt;&lt;volume&gt;38&lt;/volume&gt;&lt;/record&gt;&lt;/Cite&gt;&lt;/EndNote&gt;</w:instrText>
      </w:r>
      <w:r w:rsidRPr="001D227B">
        <w:fldChar w:fldCharType="separate"/>
      </w:r>
      <w:r w:rsidRPr="001D227B">
        <w:rPr>
          <w:noProof/>
        </w:rPr>
        <w:t>(10)</w:t>
      </w:r>
      <w:r w:rsidRPr="001D227B">
        <w:fldChar w:fldCharType="end"/>
      </w:r>
      <w:r w:rsidRPr="001D227B">
        <w:t xml:space="preserve">. Whilst experimentally, free FL grafts are more resistant to infection in comparison to prosthetic mesh </w:t>
      </w:r>
      <w:r w:rsidRPr="001D227B">
        <w:fldChar w:fldCharType="begin"/>
      </w:r>
      <w:r w:rsidRPr="001D227B">
        <w:instrText xml:space="preserve"> ADDIN EN.CITE &lt;EndNote&gt;&lt;Cite&gt;&lt;Author&gt;Disa&lt;/Author&gt;&lt;Year&gt;2001&lt;/Year&gt;&lt;IDText&gt;Advantages of autologous fascia versus synthetic patch abdominal reconstruction in experimental animal defects&lt;/IDText&gt;&lt;DisplayText&gt;(21)&lt;/DisplayText&gt;&lt;record&gt;&lt;dates&gt;&lt;pub-dates&gt;&lt;date&gt;Dec&lt;/date&gt;&lt;/pub-dates&gt;&lt;year&gt;2001&lt;/year&gt;&lt;/dates&gt;&lt;keywords&gt;&lt;keyword&gt;Abdominal Muscles/*surgery&lt;/keyword&gt;&lt;keyword&gt;Animals&lt;/keyword&gt;&lt;keyword&gt;Anti-Infective Agents, Local/administration &amp;amp; dosage&lt;/keyword&gt;&lt;keyword&gt;Carbonates/administration &amp;amp; dosage&lt;/keyword&gt;&lt;keyword&gt;Chlorhexidine/administration &amp;amp; dosage&lt;/keyword&gt;&lt;keyword&gt;Fascia Lata/*transplantation&lt;/keyword&gt;&lt;keyword&gt;Hernia, Ventral/surgery&lt;/keyword&gt;&lt;keyword&gt;Humans&lt;/keyword&gt;&lt;keyword&gt;Intestines/microbiology&lt;/keyword&gt;&lt;keyword&gt;*Polytetrafluoroethylene&lt;/keyword&gt;&lt;keyword&gt;Rabbits&lt;/keyword&gt;&lt;keyword&gt;Silver Compounds/administration &amp;amp; dosage&lt;/keyword&gt;&lt;keyword&gt;*Surgical Mesh&lt;/keyword&gt;&lt;keyword&gt;Surgical Wound Infection/microbiology/*prevention &amp;amp; control&lt;/keyword&gt;&lt;/keywords&gt;&lt;isbn&gt;0032-1052 (Print)&amp;#xD;0032-1052&lt;/isbn&gt;&lt;titles&gt;&lt;title&gt;Advantages of autologous fascia versus synthetic patch abdominal reconstruction in experimental animal defects&lt;/title&gt;&lt;secondary-title&gt;Plast Reconstr Surg&lt;/secondary-title&gt;&lt;/titles&gt;&lt;pages&gt;2086-7&lt;/pages&gt;&lt;number&gt;7&lt;/number&gt;&lt;contributors&gt;&lt;authors&gt;&lt;author&gt;Disa, J. J.&lt;/author&gt;&lt;author&gt;Chiaramonte, M. F.&lt;/author&gt;&lt;author&gt;Girotto, J. A.&lt;/author&gt;&lt;author&gt;Klein, M. H.&lt;/author&gt;&lt;author&gt;Goldberg, N. H.&lt;/author&gt;&lt;/authors&gt;&lt;/contributors&gt;&lt;edition&gt;2001/12/18&lt;/edition&gt;&lt;language&gt;eng&lt;/language&gt;&lt;added-date format="utc"&gt;1578935201&lt;/added-date&gt;&lt;ref-type name="Journal Article"&gt;17&lt;/ref-type&gt;&lt;auth-address&gt;Memorial Sloan-Kettering Cancer Center, New York, NY 10021, USA. disaj@mskcc.org&lt;/auth-address&gt;&lt;remote-database-provider&gt;NLM&lt;/remote-database-provider&gt;&lt;rec-number&gt;92&lt;/rec-number&gt;&lt;last-updated-date format="utc"&gt;1578935201&lt;/last-updated-date&gt;&lt;accession-num&gt;11743406&lt;/accession-num&gt;&lt;electronic-resource-num&gt;10.1097/00006534-200112000-00040&lt;/electronic-resource-num&gt;&lt;volume&gt;108&lt;/volume&gt;&lt;/record&gt;&lt;/Cite&gt;&lt;/EndNote&gt;</w:instrText>
      </w:r>
      <w:r w:rsidRPr="001D227B">
        <w:fldChar w:fldCharType="separate"/>
      </w:r>
      <w:r w:rsidRPr="001D227B">
        <w:rPr>
          <w:noProof/>
        </w:rPr>
        <w:t>(21)</w:t>
      </w:r>
      <w:r w:rsidRPr="001D227B">
        <w:fldChar w:fldCharType="end"/>
      </w:r>
      <w:r w:rsidRPr="001D227B">
        <w:t xml:space="preserve"> and unlike synthetic mesh, do not require removal in the face of infection </w:t>
      </w:r>
      <w:r w:rsidRPr="001D227B">
        <w:fldChar w:fldCharType="begin"/>
      </w:r>
      <w:r w:rsidRPr="001D227B">
        <w:instrText xml:space="preserve"> ADDIN EN.CITE &lt;EndNote&gt;&lt;Cite&gt;&lt;Author&gt;Silverman&lt;/Author&gt;&lt;Year&gt;2004&lt;/Year&gt;&lt;IDText&gt;Restoring abdominal wall integrity in contaminated tissue-deficient wounds using autologous fascia grafts&lt;/IDText&gt;&lt;DisplayText&gt;(24)&lt;/DisplayText&gt;&lt;record&gt;&lt;dates&gt;&lt;pub-dates&gt;&lt;date&gt;Feb&lt;/date&gt;&lt;/pub-dates&gt;&lt;year&gt;2004&lt;/year&gt;&lt;/dates&gt;&lt;keywords&gt;&lt;keyword&gt;Abdominal Wall/*surgery&lt;/keyword&gt;&lt;keyword&gt;Animals&lt;/keyword&gt;&lt;keyword&gt;Biocompatible Materials&lt;/keyword&gt;&lt;keyword&gt;Collagen&lt;/keyword&gt;&lt;keyword&gt;Fascia Lata/*transplantation&lt;/keyword&gt;&lt;keyword&gt;Hernia, Ventral/surgery&lt;/keyword&gt;&lt;keyword&gt;Humans&lt;/keyword&gt;&lt;keyword&gt;Recurrence&lt;/keyword&gt;&lt;keyword&gt;Surgical Wound Infection/surgery&lt;/keyword&gt;&lt;/keywords&gt;&lt;isbn&gt;0032-1052 (Print)&amp;#xD;0032-1052&lt;/isbn&gt;&lt;titles&gt;&lt;title&gt;Restoring abdominal wall integrity in contaminated tissue-deficient wounds using autologous fascia grafts&lt;/title&gt;&lt;secondary-title&gt;Plast Reconstr Surg&lt;/secondary-title&gt;&lt;/titles&gt;&lt;pages&gt;673-5&lt;/pages&gt;&lt;number&gt;2&lt;/number&gt;&lt;contributors&gt;&lt;authors&gt;&lt;author&gt;Silverman, R. P.&lt;/author&gt;&lt;author&gt;Singh, N. K.&lt;/author&gt;&lt;author&gt;Li, E. N.&lt;/author&gt;&lt;author&gt;Disa, J. J.&lt;/author&gt;&lt;author&gt;Girotto, J. A.&lt;/author&gt;&lt;author&gt;Slezak, S.&lt;/author&gt;&lt;author&gt;Goldberg, N. H.&lt;/author&gt;&lt;/authors&gt;&lt;/contributors&gt;&lt;edition&gt;2004/02/06&lt;/edition&gt;&lt;language&gt;eng&lt;/language&gt;&lt;added-date format="utc"&gt;1582715879&lt;/added-date&gt;&lt;ref-type name="Journal Article"&gt;17&lt;/ref-type&gt;&lt;auth-address&gt;Division of Plastic and Reconstructive Surgery, University of Maryland School of Medicine, Baltimore, USA. rsilverman@smail.umaryland.edu&lt;/auth-address&gt;&lt;remote-database-provider&gt;NLM&lt;/remote-database-provider&gt;&lt;rec-number&gt;138&lt;/rec-number&gt;&lt;last-updated-date format="utc"&gt;1582715879&lt;/last-updated-date&gt;&lt;accession-num&gt;14758235&lt;/accession-num&gt;&lt;electronic-resource-num&gt;10.1097/01.Prs.0000101539.77505.E6&lt;/electronic-resource-num&gt;&lt;volume&gt;113&lt;/volume&gt;&lt;/record&gt;&lt;/Cite&gt;&lt;/EndNote&gt;</w:instrText>
      </w:r>
      <w:r w:rsidRPr="001D227B">
        <w:fldChar w:fldCharType="separate"/>
      </w:r>
      <w:r w:rsidRPr="001D227B">
        <w:rPr>
          <w:noProof/>
        </w:rPr>
        <w:t>(24)</w:t>
      </w:r>
      <w:r w:rsidRPr="001D227B">
        <w:fldChar w:fldCharType="end"/>
      </w:r>
      <w:r w:rsidRPr="001D227B">
        <w:t xml:space="preserve">. </w:t>
      </w:r>
    </w:p>
    <w:p w14:paraId="506898B2" w14:textId="77777777" w:rsidR="001D227B" w:rsidRPr="001D227B" w:rsidRDefault="001D227B" w:rsidP="001D227B">
      <w:pPr>
        <w:spacing w:line="360" w:lineRule="auto"/>
        <w:jc w:val="both"/>
      </w:pPr>
    </w:p>
    <w:p w14:paraId="57B6BDC1" w14:textId="77777777" w:rsidR="001D227B" w:rsidRPr="001D227B" w:rsidRDefault="001D227B" w:rsidP="001D227B">
      <w:pPr>
        <w:spacing w:line="360" w:lineRule="auto"/>
        <w:jc w:val="both"/>
      </w:pPr>
      <w:r w:rsidRPr="001D227B">
        <w:t xml:space="preserve">The cause of luxation of the TSDFM has been speculated on previously as a heritable trait </w:t>
      </w:r>
      <w:r w:rsidRPr="001D227B">
        <w:fldChar w:fldCharType="begin"/>
      </w:r>
      <w:r w:rsidRPr="001D227B">
        <w:instrText xml:space="preserve"> ADDIN EN.CITE &lt;EndNote&gt;&lt;Cite&gt;&lt;Author&gt;Solanti&lt;/Author&gt;&lt;Year&gt;2002&lt;/Year&gt;&lt;IDText&gt;Hereditary and clinical characteristics of lateral luxation of the superficial digital flexor tendon in Shetland sheepdogs&lt;/IDText&gt;&lt;DisplayText&gt;(25)&lt;/DisplayText&gt;&lt;record&gt;&lt;dates&gt;&lt;pub-dates&gt;&lt;date&gt;Spring&lt;/date&gt;&lt;/pub-dates&gt;&lt;year&gt;2002&lt;/year&gt;&lt;/dates&gt;&lt;keywords&gt;&lt;keyword&gt;Animals&lt;/keyword&gt;&lt;keyword&gt;Dog Diseases/*epidemiology/genetics/pathology&lt;/keyword&gt;&lt;keyword&gt;Dogs&lt;/keyword&gt;&lt;keyword&gt;Female&lt;/keyword&gt;&lt;keyword&gt;Finland/epidemiology&lt;/keyword&gt;&lt;keyword&gt;Genetic Predisposition to Disease&lt;/keyword&gt;&lt;keyword&gt;Hindlimb&lt;/keyword&gt;&lt;keyword&gt;Incidence&lt;/keyword&gt;&lt;keyword&gt;Joint Diseases/complications/epidemiology/*veterinary&lt;/keyword&gt;&lt;keyword&gt;Lameness, Animal/etiology&lt;/keyword&gt;&lt;keyword&gt;Male&lt;/keyword&gt;&lt;keyword&gt;Pedigree&lt;/keyword&gt;&lt;keyword&gt;Sex Distribution&lt;/keyword&gt;&lt;keyword&gt;*Tendons&lt;/keyword&gt;&lt;/keywords&gt;&lt;isbn&gt;1528-3593 (Print)&amp;#xD;1528-3593&lt;/isbn&gt;&lt;titles&gt;&lt;title&gt;Hereditary and clinical characteristics of lateral luxation of the superficial digital flexor tendon in Shetland sheepdogs&lt;/title&gt;&lt;secondary-title&gt;Vet Ther&lt;/secondary-title&gt;&lt;/titles&gt;&lt;pages&gt;97-103&lt;/pages&gt;&lt;number&gt;1&lt;/number&gt;&lt;contributors&gt;&lt;authors&gt;&lt;author&gt;Solanti, S.&lt;/author&gt;&lt;author&gt;Laitinen, O.&lt;/author&gt;&lt;author&gt;Atroshi, F.&lt;/author&gt;&lt;/authors&gt;&lt;/contributors&gt;&lt;edition&gt;2002/06/07&lt;/edition&gt;&lt;language&gt;eng&lt;/language&gt;&lt;added-date format="utc"&gt;1578486219&lt;/added-date&gt;&lt;ref-type name="Journal Article"&gt;17&lt;/ref-type&gt;&lt;auth-address&gt;Department of Clinical Veterinary Sciences, Faculty of Veterinary Medicine, University of Helsinki, Finland.&lt;/auth-address&gt;&lt;remote-database-provider&gt;NLM&lt;/remote-database-provider&gt;&lt;rec-number&gt;70&lt;/rec-number&gt;&lt;last-updated-date format="utc"&gt;1578486219&lt;/last-updated-date&gt;&lt;accession-num&gt;12050833&lt;/accession-num&gt;&lt;volume&gt;3&lt;/volume&gt;&lt;/record&gt;&lt;/Cite&gt;&lt;/EndNote&gt;</w:instrText>
      </w:r>
      <w:r w:rsidRPr="001D227B">
        <w:fldChar w:fldCharType="separate"/>
      </w:r>
      <w:r w:rsidRPr="001D227B">
        <w:rPr>
          <w:noProof/>
        </w:rPr>
        <w:t>(25)</w:t>
      </w:r>
      <w:r w:rsidRPr="001D227B">
        <w:fldChar w:fldCharType="end"/>
      </w:r>
      <w:r w:rsidRPr="001D227B">
        <w:t xml:space="preserve">, due to weaker medial retinacular attachments to the calcaneus </w:t>
      </w:r>
      <w:r w:rsidRPr="001D227B">
        <w:fldChar w:fldCharType="begin"/>
      </w:r>
      <w:r w:rsidRPr="001D227B">
        <w:instrText xml:space="preserve"> ADDIN EN.CITE &lt;EndNote&gt;&lt;Cite&gt;&lt;Author&gt;Kara&lt;/Author&gt;&lt;Year&gt;1998&lt;/Year&gt;&lt;IDText&gt;Anatomical factors in displacement of the superficial digital flexor tendon in dogs&lt;/IDText&gt;&lt;DisplayText&gt;(5)&lt;/DisplayText&gt;&lt;record&gt;&lt;dates&gt;&lt;pub-dates&gt;&lt;date&gt;Jul&lt;/date&gt;&lt;/pub-dates&gt;&lt;year&gt;1998&lt;/year&gt;&lt;/dates&gt;&lt;keywords&gt;&lt;keyword&gt;Animals&lt;/keyword&gt;&lt;keyword&gt;Dog Diseases/pathology/*physiopathology&lt;/keyword&gt;&lt;keyword&gt;Dogs&lt;/keyword&gt;&lt;keyword&gt;Female&lt;/keyword&gt;&lt;keyword&gt;Male&lt;/keyword&gt;&lt;keyword&gt;Muscle, Skeletal/*anatomy &amp;amp; histology/physiopathology&lt;/keyword&gt;&lt;keyword&gt;Rupture&lt;/keyword&gt;&lt;keyword&gt;Tendon Injuries/pathology/physiopathology/*veterinary&lt;/keyword&gt;&lt;keyword&gt;Tendons/*anatomy &amp;amp; histology/physiopathology&lt;/keyword&gt;&lt;/keywords&gt;&lt;isbn&gt;0341-6593 (Print)&amp;#xD;0341-6593&lt;/isbn&gt;&lt;titles&gt;&lt;title&gt;Anatomical factors in displacement of the superficial digital flexor tendon in dogs&lt;/title&gt;&lt;secondary-title&gt;Dtsch Tierarztl Wochenschr&lt;/secondary-title&gt;&lt;/titles&gt;&lt;pages&gt;278-9&lt;/pages&gt;&lt;number&gt;7&lt;/number&gt;&lt;contributors&gt;&lt;authors&gt;&lt;author&gt;Kara, M. E.&lt;/author&gt;&lt;/authors&gt;&lt;/contributors&gt;&lt;edition&gt;1998/08/11&lt;/edition&gt;&lt;language&gt;eng&lt;/language&gt;&lt;added-date format="utc"&gt;1578486219&lt;/added-date&gt;&lt;ref-type name="Journal Article"&gt;17&lt;/ref-type&gt;&lt;auth-address&gt;Faculty of Veterinary Medicine, Aydin, Turkey.&lt;/auth-address&gt;&lt;remote-database-provider&gt;NLM&lt;/remote-database-provider&gt;&lt;rec-number&gt;74&lt;/rec-number&gt;&lt;last-updated-date format="utc"&gt;1578486219&lt;/last-updated-date&gt;&lt;accession-num&gt;9697354&lt;/accession-num&gt;&lt;volume&gt;105&lt;/volume&gt;&lt;/record&gt;&lt;/Cite&gt;&lt;/EndNote&gt;</w:instrText>
      </w:r>
      <w:r w:rsidRPr="001D227B">
        <w:fldChar w:fldCharType="separate"/>
      </w:r>
      <w:r w:rsidRPr="001D227B">
        <w:rPr>
          <w:noProof/>
        </w:rPr>
        <w:t>(5)</w:t>
      </w:r>
      <w:r w:rsidRPr="001D227B">
        <w:fldChar w:fldCharType="end"/>
      </w:r>
      <w:r w:rsidRPr="001D227B">
        <w:t xml:space="preserve"> and/or due to anatomical variation </w:t>
      </w:r>
      <w:r w:rsidRPr="001D227B">
        <w:fldChar w:fldCharType="begin">
          <w:fldData xml:space="preserve">PEVuZE5vdGU+PENpdGU+PEF1dGhvcj5NYXV0ZXJlcjwvQXV0aG9yPjxZZWFyPjE5OTM8L1llYXI+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=
</w:fldData>
        </w:fldChar>
      </w:r>
      <w:r w:rsidRPr="001D227B">
        <w:instrText xml:space="preserve"> ADDIN EN.CITE </w:instrText>
      </w:r>
      <w:r w:rsidRPr="001D227B">
        <w:fldChar w:fldCharType="begin">
          <w:fldData xml:space="preserve">PEVuZE5vdGU+PENpdGU+PEF1dGhvcj5NYXV0ZXJlcjwvQXV0aG9yPjxZZWFyPjE5OTM8L1llYXI+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=
</w:fldData>
        </w:fldChar>
      </w:r>
      <w:r w:rsidRPr="001D227B">
        <w:instrText xml:space="preserve"> ADDIN EN.CITE.DATA </w:instrText>
      </w:r>
      <w:r w:rsidRPr="001D227B">
        <w:fldChar w:fldCharType="end"/>
      </w:r>
      <w:r w:rsidRPr="001D227B">
        <w:fldChar w:fldCharType="separate"/>
      </w:r>
      <w:r w:rsidRPr="001D227B">
        <w:rPr>
          <w:noProof/>
        </w:rPr>
        <w:t>(1-3, 6, 12)</w:t>
      </w:r>
      <w:r w:rsidRPr="001D227B">
        <w:fldChar w:fldCharType="end"/>
      </w:r>
      <w:r w:rsidRPr="001D227B">
        <w:t xml:space="preserve">. In the latter case, the tuber calcanei groove would be expected to be shallow and have a distolateral slant, however this was not present radiographically or during surgery. This injury was therefore attributed to a traumatic event, which is in concordance with previous veterinary cases </w:t>
      </w:r>
      <w:r w:rsidRPr="001D227B">
        <w:fldChar w:fldCharType="begin">
          <w:fldData xml:space="preserve">PEVuZE5vdGU+PENpdGU+PEF1dGhvcj5CZXJuYXJkPC9BdXRob3I+PFllYXI+MTk3NzwvWWVhcj48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</w:fldData>
        </w:fldChar>
      </w:r>
      <w:r w:rsidRPr="001D227B">
        <w:instrText xml:space="preserve"> ADDIN EN.CITE </w:instrText>
      </w:r>
      <w:r w:rsidRPr="001D227B">
        <w:fldChar w:fldCharType="begin">
          <w:fldData xml:space="preserve">PEVuZE5vdGU+PENpdGU+PEF1dGhvcj5CZXJuYXJkPC9BdXRob3I+PFllYXI+MTk3NzwvWWVhcj48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</w:fldData>
        </w:fldChar>
      </w:r>
      <w:r w:rsidRPr="001D227B">
        <w:instrText xml:space="preserve"> ADDIN EN.CITE.DATA </w:instrText>
      </w:r>
      <w:r w:rsidRPr="001D227B">
        <w:fldChar w:fldCharType="end"/>
      </w:r>
      <w:r w:rsidRPr="001D227B">
        <w:fldChar w:fldCharType="separate"/>
      </w:r>
      <w:r w:rsidRPr="001D227B">
        <w:rPr>
          <w:noProof/>
        </w:rPr>
        <w:t>(1, 2)</w:t>
      </w:r>
      <w:r w:rsidRPr="001D227B">
        <w:fldChar w:fldCharType="end"/>
      </w:r>
      <w:r w:rsidRPr="001D227B">
        <w:t xml:space="preserve">. </w:t>
      </w:r>
    </w:p>
    <w:p w14:paraId="189A6DD5" w14:textId="77777777" w:rsidR="001D227B" w:rsidRPr="001D227B" w:rsidRDefault="001D227B" w:rsidP="001D227B">
      <w:pPr>
        <w:spacing w:line="360" w:lineRule="auto"/>
        <w:jc w:val="both"/>
      </w:pPr>
    </w:p>
    <w:p w14:paraId="77743A40" w14:textId="77777777" w:rsidR="001D227B" w:rsidRPr="001D227B" w:rsidRDefault="001D227B" w:rsidP="001D227B">
      <w:pPr>
        <w:spacing w:line="360" w:lineRule="auto"/>
        <w:jc w:val="both"/>
      </w:pPr>
      <w:r w:rsidRPr="001D227B">
        <w:t xml:space="preserve">Primary apposition of the retinacular tissues has been described using a variety of suture materials and suture patterns </w:t>
      </w:r>
      <w:r w:rsidRPr="001D227B">
        <w:fldChar w:fldCharType="begin">
          <w:fldData xml:space="preserve">PEVuZE5vdGU+PENpdGU+PEF1dGhvcj5CZXJuYXJkPC9BdXRob3I+PFllYXI+MTk3NzwvWWVhcj48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</w:fldData>
        </w:fldChar>
      </w:r>
      <w:r w:rsidRPr="001D227B">
        <w:instrText xml:space="preserve"> ADDIN EN.CITE </w:instrText>
      </w:r>
      <w:r w:rsidRPr="001D227B">
        <w:fldChar w:fldCharType="begin">
          <w:fldData xml:space="preserve">PEVuZE5vdGU+PENpdGU+PEF1dGhvcj5CZXJuYXJkPC9BdXRob3I+PFllYXI+MTk3NzwvWWVhcj48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</w:fldData>
        </w:fldChar>
      </w:r>
      <w:r w:rsidRPr="001D227B">
        <w:instrText xml:space="preserve"> ADDIN EN.CITE.DATA </w:instrText>
      </w:r>
      <w:r w:rsidRPr="001D227B">
        <w:fldChar w:fldCharType="end"/>
      </w:r>
      <w:r w:rsidRPr="001D227B">
        <w:fldChar w:fldCharType="separate"/>
      </w:r>
      <w:r w:rsidRPr="001D227B">
        <w:rPr>
          <w:noProof/>
        </w:rPr>
        <w:t>(1-3, 12)</w:t>
      </w:r>
      <w:r w:rsidRPr="001D227B">
        <w:fldChar w:fldCharType="end"/>
      </w:r>
      <w:r w:rsidRPr="001D227B">
        <w:t xml:space="preserve">. We used polypropylene </w:t>
      </w:r>
      <w:proofErr w:type="gramStart"/>
      <w:r w:rsidRPr="001D227B">
        <w:t>on the basis of</w:t>
      </w:r>
      <w:proofErr w:type="gramEnd"/>
      <w:r w:rsidRPr="001D227B">
        <w:t xml:space="preserve"> its inertia and prolonged strength. We decided on a simple interrupted appositional pattern because unlike in </w:t>
      </w:r>
      <w:r w:rsidRPr="001D227B">
        <w:lastRenderedPageBreak/>
        <w:t xml:space="preserve">transverse tendon tears, sutures placed for longitudinal tears do not tend to pull out when the tendon is loaded </w:t>
      </w:r>
      <w:r w:rsidRPr="001D227B">
        <w:fldChar w:fldCharType="begin">
          <w:fldData xml:space="preserve">PEVuZE5vdGU+PENpdGU+PEF1dGhvcj5HYXRpbmVhdTwvQXV0aG9yPjxZZWFyPjIwMTA8L1llYXI+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</w:fldData>
        </w:fldChar>
      </w:r>
      <w:r w:rsidRPr="001D227B">
        <w:instrText xml:space="preserve"> ADDIN EN.CITE </w:instrText>
      </w:r>
      <w:r w:rsidRPr="001D227B">
        <w:fldChar w:fldCharType="begin">
          <w:fldData xml:space="preserve">PEVuZE5vdGU+PENpdGU+PEF1dGhvcj5HYXRpbmVhdTwvQXV0aG9yPjxZZWFyPjIwMTA8L1llYXI+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</w:fldData>
        </w:fldChar>
      </w:r>
      <w:r w:rsidRPr="001D227B">
        <w:instrText xml:space="preserve"> ADDIN EN.CITE.DATA </w:instrText>
      </w:r>
      <w:r w:rsidRPr="001D227B">
        <w:fldChar w:fldCharType="end"/>
      </w:r>
      <w:r w:rsidRPr="001D227B">
        <w:fldChar w:fldCharType="separate"/>
      </w:r>
      <w:r w:rsidRPr="001D227B">
        <w:rPr>
          <w:noProof/>
        </w:rPr>
        <w:t>(12)</w:t>
      </w:r>
      <w:r w:rsidRPr="001D227B">
        <w:fldChar w:fldCharType="end"/>
      </w:r>
      <w:r w:rsidRPr="001D227B">
        <w:t>.</w:t>
      </w:r>
    </w:p>
    <w:p w14:paraId="40EB9A18" w14:textId="77777777" w:rsidR="001D227B" w:rsidRPr="001D227B" w:rsidRDefault="001D227B" w:rsidP="001D227B">
      <w:pPr>
        <w:spacing w:line="360" w:lineRule="auto"/>
        <w:jc w:val="both"/>
      </w:pPr>
    </w:p>
    <w:p w14:paraId="2983537A" w14:textId="77777777" w:rsidR="001D227B" w:rsidRPr="001D227B" w:rsidRDefault="001D227B" w:rsidP="001D227B">
      <w:pPr>
        <w:spacing w:line="360" w:lineRule="auto"/>
        <w:jc w:val="both"/>
      </w:pPr>
      <w:r w:rsidRPr="001D227B">
        <w:t xml:space="preserve">Post-operative external coaptation has been reported as necessary to protect the lower limb with previous reports placing external coaptation for over three weeks </w:t>
      </w:r>
      <w:r w:rsidRPr="001D227B">
        <w:fldChar w:fldCharType="begin">
          <w:fldData xml:space="preserve">PEVuZE5vdGU+PENpdGU+PEF1dGhvcj5HYXRpbmVhdTwvQXV0aG9yPjxZZWFyPjIwMTA8L1llYXI+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</w:fldData>
        </w:fldChar>
      </w:r>
      <w:r w:rsidRPr="001D227B">
        <w:instrText xml:space="preserve"> ADDIN EN.CITE </w:instrText>
      </w:r>
      <w:r w:rsidRPr="001D227B">
        <w:fldChar w:fldCharType="begin">
          <w:fldData xml:space="preserve">PEVuZE5vdGU+PENpdGU+PEF1dGhvcj5HYXRpbmVhdTwvQXV0aG9yPjxZZWFyPjIwMTA8L1llYXI+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</w:fldData>
        </w:fldChar>
      </w:r>
      <w:r w:rsidRPr="001D227B">
        <w:instrText xml:space="preserve"> ADDIN EN.CITE.DATA </w:instrText>
      </w:r>
      <w:r w:rsidRPr="001D227B">
        <w:fldChar w:fldCharType="end"/>
      </w:r>
      <w:r w:rsidRPr="001D227B">
        <w:fldChar w:fldCharType="separate"/>
      </w:r>
      <w:r w:rsidRPr="001D227B">
        <w:rPr>
          <w:noProof/>
        </w:rPr>
        <w:t>(1, 2, 6, 12)</w:t>
      </w:r>
      <w:r w:rsidRPr="001D227B">
        <w:fldChar w:fldCharType="end"/>
      </w:r>
      <w:r w:rsidRPr="001D227B">
        <w:t xml:space="preserve">. Prolonged external coaptation is a well-established common cause of complications following surgery of the tarsus </w:t>
      </w:r>
      <w:r w:rsidRPr="001D227B">
        <w:fldChar w:fldCharType="begin">
          <w:fldData xml:space="preserve">PEVuZE5vdGU+PENpdGU+PEF1dGhvcj5NY0tlZTwvQXV0aG9yPjxZZWFyPjIwMDQ8L1llYXI+PElE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==
</w:fldData>
        </w:fldChar>
      </w:r>
      <w:r w:rsidRPr="001D227B">
        <w:instrText xml:space="preserve"> ADDIN EN.CITE </w:instrText>
      </w:r>
      <w:r w:rsidRPr="001D227B">
        <w:fldChar w:fldCharType="begin">
          <w:fldData xml:space="preserve">PEVuZE5vdGU+PENpdGU+PEF1dGhvcj5NY0tlZTwvQXV0aG9yPjxZZWFyPjIwMDQ8L1llYXI+PElE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==
</w:fldData>
        </w:fldChar>
      </w:r>
      <w:r w:rsidRPr="001D227B">
        <w:instrText xml:space="preserve"> ADDIN EN.CITE.DATA </w:instrText>
      </w:r>
      <w:r w:rsidRPr="001D227B">
        <w:fldChar w:fldCharType="end"/>
      </w:r>
      <w:r w:rsidRPr="001D227B">
        <w:fldChar w:fldCharType="separate"/>
      </w:r>
      <w:r w:rsidRPr="001D227B">
        <w:rPr>
          <w:noProof/>
        </w:rPr>
        <w:t>(26, 27)</w:t>
      </w:r>
      <w:r w:rsidRPr="001D227B">
        <w:fldChar w:fldCharType="end"/>
      </w:r>
      <w:r w:rsidRPr="001D227B">
        <w:t>. Although external coaptation was placed for 12 days in this case, in retrospect the authors speculate that augmentation of the primary repair using the FL graft may remove the need to apply external coaptation postoperatively in these cases.</w:t>
      </w:r>
    </w:p>
    <w:p w14:paraId="2E26311C" w14:textId="77777777" w:rsidR="001D227B" w:rsidRPr="001D227B" w:rsidRDefault="001D227B" w:rsidP="001D227B">
      <w:pPr>
        <w:spacing w:line="360" w:lineRule="auto"/>
        <w:jc w:val="both"/>
      </w:pPr>
    </w:p>
    <w:p w14:paraId="0A36C515" w14:textId="77777777" w:rsidR="001D227B" w:rsidRPr="001D227B" w:rsidRDefault="001D227B" w:rsidP="001D227B">
      <w:pPr>
        <w:spacing w:line="360" w:lineRule="auto"/>
        <w:jc w:val="both"/>
      </w:pPr>
      <w:r w:rsidRPr="001D227B">
        <w:t xml:space="preserve">Subjective post-operative assessment was performed by a visual analogue scale assessment and clinical metrology questionnaire (LOAD). Visual analogue scales are used extensively as an outcome measure in orthopaedic studies </w:t>
      </w:r>
      <w:r w:rsidRPr="001D227B">
        <w:fldChar w:fldCharType="begin">
          <w:fldData xml:space="preserve">PEVuZE5vdGU+PENpdGU+PEF1dGhvcj5EdW5sYXA8L0F1dGhvcj48WWVhcj4yMDE2PC9ZZWFyPjxJ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</w:fldData>
        </w:fldChar>
      </w:r>
      <w:r w:rsidRPr="001D227B">
        <w:instrText xml:space="preserve"> ADDIN EN.CITE </w:instrText>
      </w:r>
      <w:r w:rsidRPr="001D227B">
        <w:fldChar w:fldCharType="begin">
          <w:fldData xml:space="preserve">PEVuZE5vdGU+PENpdGU+PEF1dGhvcj5EdW5sYXA8L0F1dGhvcj48WWVhcj4yMDE2PC9ZZWFyPjxJ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</w:fldData>
        </w:fldChar>
      </w:r>
      <w:r w:rsidRPr="001D227B">
        <w:instrText xml:space="preserve"> ADDIN EN.CITE.DATA </w:instrText>
      </w:r>
      <w:r w:rsidRPr="001D227B">
        <w:fldChar w:fldCharType="end"/>
      </w:r>
      <w:r w:rsidRPr="001D227B">
        <w:fldChar w:fldCharType="separate"/>
      </w:r>
      <w:r w:rsidRPr="001D227B">
        <w:rPr>
          <w:noProof/>
        </w:rPr>
        <w:t>(28, 29)</w:t>
      </w:r>
      <w:r w:rsidRPr="001D227B">
        <w:fldChar w:fldCharType="end"/>
      </w:r>
      <w:r w:rsidRPr="001D227B">
        <w:t xml:space="preserve">, while the LOAD questionnaire has been previously correlated with force-platform data </w:t>
      </w:r>
      <w:r w:rsidRPr="001D227B">
        <w:fldChar w:fldCharType="begin"/>
      </w:r>
      <w:r w:rsidRPr="001D227B">
        <w:instrText xml:space="preserve"> ADDIN EN.CITE &lt;EndNote&gt;&lt;Cite&gt;&lt;Author&gt;Walton&lt;/Author&gt;&lt;Year&gt;2013&lt;/Year&gt;&lt;IDText&gt;Evaluation of construct and criterion validity for the &amp;apos;Liverpool Osteoarthritis in Dogs&amp;apos; (LOAD) clinical metrology instrument and comparison to two other instruments&lt;/IDText&gt;&lt;DisplayText&gt;(30)&lt;/DisplayText&gt;&lt;record&gt;&lt;keywords&gt;&lt;keyword&gt;Animals&lt;/keyword&gt;&lt;keyword&gt;Dog Diseases/*diagnosis&lt;/keyword&gt;&lt;keyword&gt;Dogs&lt;/keyword&gt;&lt;keyword&gt;Factor Analysis, Statistical&lt;/keyword&gt;&lt;keyword&gt;Female&lt;/keyword&gt;&lt;keyword&gt;Male&lt;/keyword&gt;&lt;keyword&gt;Osteoarthritis/*veterinary&lt;/keyword&gt;&lt;keyword&gt;Pain/*veterinary&lt;/keyword&gt;&lt;keyword&gt;Pain Measurement&lt;/keyword&gt;&lt;keyword&gt;Prospective Studies&lt;/keyword&gt;&lt;/keywords&gt;&lt;isbn&gt;1932-6203&lt;/isbn&gt;&lt;custom2&gt;PMC3591443&lt;/custom2&gt;&lt;titles&gt;&lt;title&gt;Evaluation of construct and criterion validity for the &amp;apos;Liverpool Osteoarthritis in Dogs&amp;apos; (LOAD) clinical metrology instrument and comparison to two other instruments&lt;/title&gt;&lt;secondary-title&gt;PLoS One&lt;/secondary-title&gt;&lt;/titles&gt;&lt;pages&gt;e58125&lt;/pages&gt;&lt;number&gt;3&lt;/number&gt;&lt;contributors&gt;&lt;authors&gt;&lt;author&gt;Walton, M. B.&lt;/author&gt;&lt;author&gt;Cowderoy, E.&lt;/author&gt;&lt;author&gt;Lascelles, D.&lt;/author&gt;&lt;author&gt;Innes, J. F.&lt;/author&gt;&lt;/authors&gt;&lt;/contributors&gt;&lt;edition&gt;2013/03/19&lt;/edition&gt;&lt;language&gt;eng&lt;/language&gt;&lt;added-date format="utc"&gt;1582718170&lt;/added-date&gt;&lt;ref-type name="Journal Article"&gt;17&lt;/ref-type&gt;&lt;auth-address&gt;Department of Musculoskeletal Biology and School of Veterinary Science, University of Liverpool, Neston, Wirral, United Kingdom.&lt;/auth-address&gt;&lt;dates&gt;&lt;year&gt;2013&lt;/year&gt;&lt;/dates&gt;&lt;remote-database-provider&gt;NLM&lt;/remote-database-provider&gt;&lt;rec-number&gt;139&lt;/rec-number&gt;&lt;last-updated-date format="utc"&gt;1582718170&lt;/last-updated-date&gt;&lt;accession-num&gt;23505459&lt;/accession-num&gt;&lt;electronic-resource-num&gt;10.1371/journal.pone.0058125&lt;/electronic-resource-num&gt;&lt;volume&gt;8&lt;/volume&gt;&lt;/record&gt;&lt;/Cite&gt;&lt;/EndNote&gt;</w:instrText>
      </w:r>
      <w:r w:rsidRPr="001D227B">
        <w:fldChar w:fldCharType="separate"/>
      </w:r>
      <w:r w:rsidRPr="001D227B">
        <w:rPr>
          <w:noProof/>
        </w:rPr>
        <w:t>(30)</w:t>
      </w:r>
      <w:r w:rsidRPr="001D227B">
        <w:fldChar w:fldCharType="end"/>
      </w:r>
      <w:r w:rsidRPr="001D227B">
        <w:t xml:space="preserve">. Both of these assessments along with owner assessment suggested that no lameness was apparent </w:t>
      </w:r>
      <w:proofErr w:type="gramStart"/>
      <w:r w:rsidRPr="001D227B">
        <w:t>ten and fourteen weeks</w:t>
      </w:r>
      <w:proofErr w:type="gramEnd"/>
      <w:r w:rsidRPr="001D227B">
        <w:t xml:space="preserve"> following surgery.</w:t>
      </w:r>
    </w:p>
    <w:p w14:paraId="72337C29" w14:textId="77777777" w:rsidR="001D227B" w:rsidRPr="001D227B" w:rsidRDefault="001D227B" w:rsidP="001D227B">
      <w:pPr>
        <w:spacing w:line="360" w:lineRule="auto"/>
        <w:jc w:val="both"/>
      </w:pPr>
    </w:p>
    <w:p w14:paraId="3C2F2050" w14:textId="77777777" w:rsidR="001D227B" w:rsidRPr="001D227B" w:rsidRDefault="001D227B" w:rsidP="001D227B">
      <w:pPr>
        <w:tabs>
          <w:tab w:val="left" w:pos="2057"/>
        </w:tabs>
        <w:spacing w:line="360" w:lineRule="auto"/>
        <w:jc w:val="both"/>
      </w:pPr>
      <w:r w:rsidRPr="001D227B">
        <w:t>Acute lateral luxation of the TSDFM was successfully managed by primary apposition of the medial retinacular structures and augmentation with an autologous FL graft.</w:t>
      </w:r>
    </w:p>
    <w:p w14:paraId="76F77ACB" w14:textId="77777777" w:rsidR="001D227B" w:rsidRPr="001D227B" w:rsidRDefault="001D227B" w:rsidP="001D227B">
      <w:pPr>
        <w:spacing w:line="360" w:lineRule="auto"/>
        <w:jc w:val="both"/>
      </w:pPr>
    </w:p>
    <w:p w14:paraId="0F2EC6DE" w14:textId="77777777" w:rsidR="001D227B" w:rsidRPr="001D227B" w:rsidRDefault="001D227B" w:rsidP="001D227B">
      <w:pPr>
        <w:spacing w:line="360" w:lineRule="auto"/>
        <w:jc w:val="both"/>
      </w:pPr>
    </w:p>
    <w:p w14:paraId="34C526A1" w14:textId="4F0C2C92" w:rsidR="001D227B" w:rsidRPr="001D227B" w:rsidRDefault="001D227B" w:rsidP="001D227B">
      <w:pPr>
        <w:spacing w:line="360" w:lineRule="auto"/>
        <w:jc w:val="both"/>
        <w:rPr>
          <w:b/>
          <w:bCs/>
        </w:rPr>
      </w:pPr>
      <w:r w:rsidRPr="001D227B">
        <w:rPr>
          <w:b/>
          <w:bCs/>
        </w:rPr>
        <w:t>References</w:t>
      </w:r>
    </w:p>
    <w:p w14:paraId="6014850E" w14:textId="77777777" w:rsidR="001D227B" w:rsidRPr="001D227B" w:rsidRDefault="001D227B" w:rsidP="001D227B">
      <w:pPr>
        <w:spacing w:line="360" w:lineRule="auto"/>
        <w:jc w:val="both"/>
        <w:rPr>
          <w:b/>
        </w:rPr>
      </w:pPr>
    </w:p>
    <w:p w14:paraId="0E414F05"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b/>
          <w:bCs/>
        </w:rPr>
        <w:fldChar w:fldCharType="begin"/>
      </w:r>
      <w:r w:rsidRPr="001D227B">
        <w:rPr>
          <w:rFonts w:ascii="Times New Roman" w:hAnsi="Times New Roman" w:cs="Times New Roman"/>
          <w:b/>
          <w:bCs/>
        </w:rPr>
        <w:instrText xml:space="preserve"> ADDIN EN.REFLIST </w:instrText>
      </w:r>
      <w:r w:rsidRPr="001D227B">
        <w:rPr>
          <w:rFonts w:ascii="Times New Roman" w:hAnsi="Times New Roman" w:cs="Times New Roman"/>
          <w:b/>
          <w:bCs/>
        </w:rPr>
        <w:fldChar w:fldCharType="separate"/>
      </w:r>
      <w:r w:rsidRPr="001D227B">
        <w:rPr>
          <w:rFonts w:ascii="Times New Roman" w:hAnsi="Times New Roman" w:cs="Times New Roman"/>
          <w:noProof/>
        </w:rPr>
        <w:t>1.</w:t>
      </w:r>
      <w:r w:rsidRPr="001D227B">
        <w:rPr>
          <w:rFonts w:ascii="Times New Roman" w:hAnsi="Times New Roman" w:cs="Times New Roman"/>
          <w:noProof/>
        </w:rPr>
        <w:tab/>
        <w:t>Hoscheit LP. Luxation of the tendon of the superficial digital flexor muscle in two dogs. Can Vet J. 1994;35(2):120-1.</w:t>
      </w:r>
    </w:p>
    <w:p w14:paraId="7A8119A0"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2.</w:t>
      </w:r>
      <w:r w:rsidRPr="001D227B">
        <w:rPr>
          <w:rFonts w:ascii="Times New Roman" w:hAnsi="Times New Roman" w:cs="Times New Roman"/>
          <w:noProof/>
        </w:rPr>
        <w:tab/>
        <w:t>Bernard MA. Superficial digital flexor tendon injury in the dog. Can Vet J. 1977;18(4):105-7.</w:t>
      </w:r>
    </w:p>
    <w:p w14:paraId="45C112C6"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3.</w:t>
      </w:r>
      <w:r w:rsidRPr="001D227B">
        <w:rPr>
          <w:rFonts w:ascii="Times New Roman" w:hAnsi="Times New Roman" w:cs="Times New Roman"/>
          <w:noProof/>
        </w:rPr>
        <w:tab/>
        <w:t>Mauterer JV, Jr., Prata RG, Carberry CA, Schrader SC. Displacement of the tendon of the superficial digital flexor muscle in dogs: 10 cases (1983-1991). J Am Vet Med Assoc. 1993;203(8):1162-5.</w:t>
      </w:r>
    </w:p>
    <w:p w14:paraId="1AFA1551"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4.</w:t>
      </w:r>
      <w:r w:rsidRPr="001D227B">
        <w:rPr>
          <w:rFonts w:ascii="Times New Roman" w:hAnsi="Times New Roman" w:cs="Times New Roman"/>
          <w:noProof/>
        </w:rPr>
        <w:tab/>
        <w:t>Evans HE, Lahunta A. Miller’s Anatomy of the Dog. 4th ed. St Louis, Missouri: Elsevier Saunders; 2013.</w:t>
      </w:r>
    </w:p>
    <w:p w14:paraId="071080AC"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5.</w:t>
      </w:r>
      <w:r w:rsidRPr="001D227B">
        <w:rPr>
          <w:rFonts w:ascii="Times New Roman" w:hAnsi="Times New Roman" w:cs="Times New Roman"/>
          <w:noProof/>
        </w:rPr>
        <w:tab/>
        <w:t>Kara ME. Anatomical factors in displacement of the superficial digital flexor tendon in dogs. Dtsch Tierarztl Wochenschr. 1998;105(7):278-9.</w:t>
      </w:r>
    </w:p>
    <w:p w14:paraId="1F24FB76"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lastRenderedPageBreak/>
        <w:t>6.</w:t>
      </w:r>
      <w:r w:rsidRPr="001D227B">
        <w:rPr>
          <w:rFonts w:ascii="Times New Roman" w:hAnsi="Times New Roman" w:cs="Times New Roman"/>
          <w:noProof/>
        </w:rPr>
        <w:tab/>
        <w:t>Houlton J, E, F., Dyce J. The use of polypropylene mesh for revision of failed repair of superficial digital flexor tendon luxation in three dogs. Vet Comp Orthop Traumatol. 1993;6:129-30.</w:t>
      </w:r>
    </w:p>
    <w:p w14:paraId="68CFA173"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7.</w:t>
      </w:r>
      <w:r w:rsidRPr="001D227B">
        <w:rPr>
          <w:rFonts w:ascii="Times New Roman" w:hAnsi="Times New Roman" w:cs="Times New Roman"/>
          <w:noProof/>
        </w:rPr>
        <w:tab/>
        <w:t>Lee DE, Kim KC, Jeong SW, Yoon HY. Reconstruction of urethral defects using a fascia lata autograft in a dog. J Vet Med Sci. 2019;81(2):237-40.</w:t>
      </w:r>
    </w:p>
    <w:p w14:paraId="0071B2D7"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8.</w:t>
      </w:r>
      <w:r w:rsidRPr="001D227B">
        <w:rPr>
          <w:rFonts w:ascii="Times New Roman" w:hAnsi="Times New Roman" w:cs="Times New Roman"/>
          <w:noProof/>
        </w:rPr>
        <w:tab/>
        <w:t>Bongartz A, Carofiglio F, Balligand M, Heimann M, Hamaide A. Use of autogenous fascia lata graft for perineal herniorrhaphy in dogs. Vet Surg. 2005;34(4):405-13.</w:t>
      </w:r>
    </w:p>
    <w:p w14:paraId="24E69176"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9.</w:t>
      </w:r>
      <w:r w:rsidRPr="001D227B">
        <w:rPr>
          <w:rFonts w:ascii="Times New Roman" w:hAnsi="Times New Roman" w:cs="Times New Roman"/>
          <w:noProof/>
        </w:rPr>
        <w:tab/>
        <w:t>Gemmill TJ, Carmichael S. Complete patellar ligament replacement using a fascia lata autograft in a dog. J Small Anim Pract. 2003;44(10):456-9.</w:t>
      </w:r>
    </w:p>
    <w:p w14:paraId="3C672DEA"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10.</w:t>
      </w:r>
      <w:r w:rsidRPr="001D227B">
        <w:rPr>
          <w:rFonts w:ascii="Times New Roman" w:hAnsi="Times New Roman" w:cs="Times New Roman"/>
          <w:noProof/>
        </w:rPr>
        <w:tab/>
        <w:t>Arnold GA, Mathews KG, Roe S, Mente P, Seaboch T. Biomechanical comparison of four soft tissue replacement materials: an in vitro evaluation of single and multilaminate porcine small intestinal submucosa, canine fascia lata, and polypropylene mesh. Vet Surg. 2009;38(7):834-44.</w:t>
      </w:r>
    </w:p>
    <w:p w14:paraId="5D594B60"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11.</w:t>
      </w:r>
      <w:r w:rsidRPr="001D227B">
        <w:rPr>
          <w:rFonts w:ascii="Times New Roman" w:hAnsi="Times New Roman" w:cs="Times New Roman"/>
          <w:noProof/>
        </w:rPr>
        <w:tab/>
        <w:t>Henderson ER, Friend EJ, Toscano MJ, Parsons KJ, Tarlton JF. Biomechanical comparison of canine fascia lata and thoracolumbar fascia: an in vitro evaluation of replacement tissues for body wall reconstruction. Vet Surg. 2015;44(1):126-34.</w:t>
      </w:r>
    </w:p>
    <w:p w14:paraId="45AD9078"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12.</w:t>
      </w:r>
      <w:r w:rsidRPr="001D227B">
        <w:rPr>
          <w:rFonts w:ascii="Times New Roman" w:hAnsi="Times New Roman" w:cs="Times New Roman"/>
          <w:noProof/>
        </w:rPr>
        <w:tab/>
        <w:t>Gatineau M, Dupuis J. Longitudinal tendon tear concurrent with bilateral medial luxation of the superficial digital flexor muscle tendon in a dog. Vet Comp Orthop Traumatol. 2010;23(4):289-93.</w:t>
      </w:r>
    </w:p>
    <w:p w14:paraId="2E8C2955"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13.</w:t>
      </w:r>
      <w:r w:rsidRPr="001D227B">
        <w:rPr>
          <w:rFonts w:ascii="Times New Roman" w:hAnsi="Times New Roman" w:cs="Times New Roman"/>
          <w:noProof/>
        </w:rPr>
        <w:tab/>
        <w:t>Allevi G, Serafini F, Vallenari M. Luxation of the superficial digital flexor tendon in a dog: a case report. Veterinaria (Cremona). 2015;29(6):57 - 61.</w:t>
      </w:r>
    </w:p>
    <w:p w14:paraId="521A5E45"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14.</w:t>
      </w:r>
      <w:r w:rsidRPr="001D227B">
        <w:rPr>
          <w:rFonts w:ascii="Times New Roman" w:hAnsi="Times New Roman" w:cs="Times New Roman"/>
          <w:noProof/>
        </w:rPr>
        <w:tab/>
        <w:t>Damur D, M., Montavon P, M. The surgical treatment of luxation of the superficial digital flexor tendon in two dogs using a wire sling. Kleintierpraxis. 2001;46(12):805 - 9.</w:t>
      </w:r>
    </w:p>
    <w:p w14:paraId="589F6657"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15.</w:t>
      </w:r>
      <w:r w:rsidRPr="001D227B">
        <w:rPr>
          <w:rFonts w:ascii="Times New Roman" w:hAnsi="Times New Roman" w:cs="Times New Roman"/>
          <w:noProof/>
        </w:rPr>
        <w:tab/>
        <w:t>Gracitelli MEC, Beraldo RA, Malavolta EA, Assuncao JH, Oliveira DRO, Ferreira Neto AA. Superior Capsular Reconstruction with Fascia Lata Allograft for Irreparable Supraspinatus Tendon Tears. Rev Bras Ortop (Sao Paulo). 2019;54(5):591-6.</w:t>
      </w:r>
    </w:p>
    <w:p w14:paraId="7625F94F"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16.</w:t>
      </w:r>
      <w:r w:rsidRPr="001D227B">
        <w:rPr>
          <w:rFonts w:ascii="Times New Roman" w:hAnsi="Times New Roman" w:cs="Times New Roman"/>
          <w:noProof/>
        </w:rPr>
        <w:tab/>
        <w:t>Atzmon R, Radparvar JR, Sharfman ZT, Dallich AA, Amar E, Rath E. Graft choices for acetabular labral reconstruction. J Hip Preserv Surg. 2018;5(4):329-38.</w:t>
      </w:r>
    </w:p>
    <w:p w14:paraId="29DA4682"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17.</w:t>
      </w:r>
      <w:r w:rsidRPr="001D227B">
        <w:rPr>
          <w:rFonts w:ascii="Times New Roman" w:hAnsi="Times New Roman" w:cs="Times New Roman"/>
          <w:noProof/>
        </w:rPr>
        <w:tab/>
        <w:t>Haillotte G, Hardy A, Granger B, Noailles T, Khiami F. Early strength recovery after anterior cruciate ligament reconstruction using the fascia lata. Orthop Traumatol Surg Res. 2017;103(7):1021-5.</w:t>
      </w:r>
    </w:p>
    <w:p w14:paraId="35CFB7FA"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18.</w:t>
      </w:r>
      <w:r w:rsidRPr="001D227B">
        <w:rPr>
          <w:rFonts w:ascii="Times New Roman" w:hAnsi="Times New Roman" w:cs="Times New Roman"/>
          <w:noProof/>
        </w:rPr>
        <w:tab/>
        <w:t>Shani JS, R. Repair of Chronic Complete Traumatic Rupture of the Common Calcaneal Tendon in a Dog, Using a Fascia Lata Graft. Vet Comp Orthop Traumatol. 2000;13:104 - 8.</w:t>
      </w:r>
    </w:p>
    <w:p w14:paraId="7CD1C7FC"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lastRenderedPageBreak/>
        <w:t>19.</w:t>
      </w:r>
      <w:r w:rsidRPr="001D227B">
        <w:rPr>
          <w:rFonts w:ascii="Times New Roman" w:hAnsi="Times New Roman" w:cs="Times New Roman"/>
          <w:noProof/>
        </w:rPr>
        <w:tab/>
        <w:t>El-Taliawi OG, Taguchi T, Dong F, Battig J, Griffon DJ. Biocompatibility of allogenic canine fascia lata: In vitro evaluation and small case series. Vet Surg. 2019.</w:t>
      </w:r>
    </w:p>
    <w:p w14:paraId="16F20A68"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20.</w:t>
      </w:r>
      <w:r w:rsidRPr="001D227B">
        <w:rPr>
          <w:rFonts w:ascii="Times New Roman" w:hAnsi="Times New Roman" w:cs="Times New Roman"/>
          <w:noProof/>
        </w:rPr>
        <w:tab/>
        <w:t>Atalan G, Cihan M, Sozmen M, Ozaydin I. Repair of urethral defects using fascia lata autografts in dogs. Vet Surg. 2005;34(5):514-8.</w:t>
      </w:r>
    </w:p>
    <w:p w14:paraId="5E85F4FF"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21.</w:t>
      </w:r>
      <w:r w:rsidRPr="001D227B">
        <w:rPr>
          <w:rFonts w:ascii="Times New Roman" w:hAnsi="Times New Roman" w:cs="Times New Roman"/>
          <w:noProof/>
        </w:rPr>
        <w:tab/>
        <w:t>Disa JJ, Chiaramonte MF, Girotto JA, Klein MH, Goldberg NH. Advantages of autologous fascia versus synthetic patch abdominal reconstruction in experimental animal defects. Plast Reconstr Surg. 2001;108(7):2086-7.</w:t>
      </w:r>
    </w:p>
    <w:p w14:paraId="5414C3D6"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22.</w:t>
      </w:r>
      <w:r w:rsidRPr="001D227B">
        <w:rPr>
          <w:rFonts w:ascii="Times New Roman" w:hAnsi="Times New Roman" w:cs="Times New Roman"/>
          <w:noProof/>
        </w:rPr>
        <w:tab/>
        <w:t>Engelsman AF, van der Mei HC, Ploeg RJ, Busscher HJ. The phenomenon of infection with abdominal wall reconstruction. Biomaterials. 2007;28(14):2314-27.</w:t>
      </w:r>
    </w:p>
    <w:p w14:paraId="3BA9C37B"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23.</w:t>
      </w:r>
      <w:r w:rsidRPr="001D227B">
        <w:rPr>
          <w:rFonts w:ascii="Times New Roman" w:hAnsi="Times New Roman" w:cs="Times New Roman"/>
          <w:noProof/>
        </w:rPr>
        <w:tab/>
        <w:t>Grevious MA, Cohen M, Jean-Pierre F, Herrmann GE. The use of prosthetics in abdominal wall reconstruction. Clin Plast Surg. 2006;33(2):181-97, v.</w:t>
      </w:r>
    </w:p>
    <w:p w14:paraId="7ABD1E3F"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24.</w:t>
      </w:r>
      <w:r w:rsidRPr="001D227B">
        <w:rPr>
          <w:rFonts w:ascii="Times New Roman" w:hAnsi="Times New Roman" w:cs="Times New Roman"/>
          <w:noProof/>
        </w:rPr>
        <w:tab/>
        <w:t>Silverman RP, Singh NK, Li EN, Disa JJ, Girotto JA, Slezak S, et al. Restoring abdominal wall integrity in contaminated tissue-deficient wounds using autologous fascia grafts. Plast Reconstr Surg. 2004;113(2):673-5.</w:t>
      </w:r>
    </w:p>
    <w:p w14:paraId="443E4B8D"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25.</w:t>
      </w:r>
      <w:r w:rsidRPr="001D227B">
        <w:rPr>
          <w:rFonts w:ascii="Times New Roman" w:hAnsi="Times New Roman" w:cs="Times New Roman"/>
          <w:noProof/>
        </w:rPr>
        <w:tab/>
        <w:t>Solanti S, Laitinen O, Atroshi F. Hereditary and clinical characteristics of lateral luxation of the superficial digital flexor tendon in Shetland sheepdogs. Vet Ther. 2002;3(1):97-103.</w:t>
      </w:r>
    </w:p>
    <w:p w14:paraId="24E53305"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26.</w:t>
      </w:r>
      <w:r w:rsidRPr="001D227B">
        <w:rPr>
          <w:rFonts w:ascii="Times New Roman" w:hAnsi="Times New Roman" w:cs="Times New Roman"/>
          <w:noProof/>
        </w:rPr>
        <w:tab/>
        <w:t>McKee WM, May C, Macias C, Lapish JP. Pantarsal arthrodesis with a customised medial or lateral bone plate in 13 dogs. Vet Rec. 2004;154(6):165-70.</w:t>
      </w:r>
    </w:p>
    <w:p w14:paraId="07E315A5"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27.</w:t>
      </w:r>
      <w:r w:rsidRPr="001D227B">
        <w:rPr>
          <w:rFonts w:ascii="Times New Roman" w:hAnsi="Times New Roman" w:cs="Times New Roman"/>
          <w:noProof/>
        </w:rPr>
        <w:tab/>
        <w:t>Roch SP, Clements DN, Mitchell RA, Downes C, Gemmill TJ, Macias C, et al. Complications following tarsal arthrodesis using bone plate fixation in dogs. J Small Anim Pract. 2008;49(3):117-26.</w:t>
      </w:r>
    </w:p>
    <w:p w14:paraId="2DC211B7"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28.</w:t>
      </w:r>
      <w:r w:rsidRPr="001D227B">
        <w:rPr>
          <w:rFonts w:ascii="Times New Roman" w:hAnsi="Times New Roman" w:cs="Times New Roman"/>
          <w:noProof/>
        </w:rPr>
        <w:tab/>
        <w:t>Dunlap AE, Kim SE, Lewis DD, Christopher SA, Pozzi A. Outcomes and complications following surgical correction of grade IV medial patellar luxation in dogs: 24 cases (2008-2014). J Am Vet Med Assoc. 2016;249(2):208-13.</w:t>
      </w:r>
    </w:p>
    <w:p w14:paraId="092E6ADB"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29.</w:t>
      </w:r>
      <w:r w:rsidRPr="001D227B">
        <w:rPr>
          <w:rFonts w:ascii="Times New Roman" w:hAnsi="Times New Roman" w:cs="Times New Roman"/>
          <w:noProof/>
        </w:rPr>
        <w:tab/>
        <w:t>Butterworth SJ, Kydd DM. TTA-Rapid in the treatment of the canine cruciate deficient stifle: short- and medium-term outcome. J Small Anim Pract. 2017;58(1):35-41.</w:t>
      </w:r>
    </w:p>
    <w:p w14:paraId="54C61113" w14:textId="77777777" w:rsidR="001D227B" w:rsidRPr="001D227B" w:rsidRDefault="001D227B" w:rsidP="001D227B">
      <w:pPr>
        <w:pStyle w:val="EndNoteBibliography"/>
        <w:spacing w:line="360" w:lineRule="auto"/>
        <w:jc w:val="both"/>
        <w:rPr>
          <w:rFonts w:ascii="Times New Roman" w:hAnsi="Times New Roman" w:cs="Times New Roman"/>
          <w:noProof/>
        </w:rPr>
      </w:pPr>
      <w:r w:rsidRPr="001D227B">
        <w:rPr>
          <w:rFonts w:ascii="Times New Roman" w:hAnsi="Times New Roman" w:cs="Times New Roman"/>
          <w:noProof/>
        </w:rPr>
        <w:t>30.</w:t>
      </w:r>
      <w:r w:rsidRPr="001D227B">
        <w:rPr>
          <w:rFonts w:ascii="Times New Roman" w:hAnsi="Times New Roman" w:cs="Times New Roman"/>
          <w:noProof/>
        </w:rPr>
        <w:tab/>
        <w:t>Walton MB, Cowderoy E, Lascelles D, Innes JF. Evaluation of construct and criterion validity for the 'Liverpool Osteoarthritis in Dogs' (LOAD) clinical metrology instrument and comparison to two other instruments. PLoS One. 2013;8(3):e58125.</w:t>
      </w:r>
    </w:p>
    <w:p w14:paraId="4D89E49C" w14:textId="3704D30F" w:rsidR="001D227B" w:rsidRPr="001D227B" w:rsidRDefault="001D227B" w:rsidP="001D227B">
      <w:pPr>
        <w:spacing w:line="360" w:lineRule="auto"/>
        <w:jc w:val="both"/>
        <w:rPr>
          <w:b/>
          <w:bCs/>
        </w:rPr>
      </w:pPr>
      <w:r w:rsidRPr="001D227B">
        <w:rPr>
          <w:b/>
          <w:bCs/>
        </w:rPr>
        <w:fldChar w:fldCharType="end"/>
      </w:r>
    </w:p>
    <w:p w14:paraId="4F21BCEA" w14:textId="67254725" w:rsidR="001D227B" w:rsidRPr="001D227B" w:rsidRDefault="001D227B" w:rsidP="001D227B">
      <w:pPr>
        <w:spacing w:line="360" w:lineRule="auto"/>
        <w:jc w:val="both"/>
        <w:rPr>
          <w:b/>
        </w:rPr>
      </w:pPr>
      <w:r w:rsidRPr="001D227B">
        <w:rPr>
          <w:b/>
          <w:bCs/>
        </w:rPr>
        <w:t>Figure Captions</w:t>
      </w:r>
    </w:p>
    <w:p w14:paraId="3E14254A" w14:textId="77777777" w:rsidR="001D227B" w:rsidRPr="001D227B" w:rsidRDefault="001D227B" w:rsidP="001D227B">
      <w:pPr>
        <w:spacing w:line="360" w:lineRule="auto"/>
        <w:jc w:val="both"/>
        <w:rPr>
          <w:b/>
        </w:rPr>
      </w:pPr>
    </w:p>
    <w:p w14:paraId="13BEE540" w14:textId="77777777" w:rsidR="001D227B" w:rsidRPr="001D227B" w:rsidRDefault="001D227B" w:rsidP="001D227B">
      <w:pPr>
        <w:spacing w:line="360" w:lineRule="auto"/>
        <w:jc w:val="both"/>
      </w:pPr>
      <w:r w:rsidRPr="001D227B">
        <w:rPr>
          <w:b/>
        </w:rPr>
        <w:lastRenderedPageBreak/>
        <w:t>Figure 1:</w:t>
      </w:r>
      <w:r w:rsidRPr="001D227B">
        <w:t xml:space="preserve"> </w:t>
      </w:r>
      <w:r w:rsidRPr="001D227B">
        <w:rPr>
          <w:b/>
        </w:rPr>
        <w:t>A:</w:t>
      </w:r>
      <w:r w:rsidRPr="001D227B">
        <w:t xml:space="preserve"> Mediolateral and </w:t>
      </w:r>
      <w:r w:rsidRPr="001D227B">
        <w:rPr>
          <w:b/>
        </w:rPr>
        <w:t>B:</w:t>
      </w:r>
      <w:r w:rsidRPr="001D227B">
        <w:t xml:space="preserve"> plantarodorsal radiographs demonstrating marked swelling of the insertion of the calcanean tendon onto the tuber calcanei, seen circumferentially on the plantarodorsal projection (asterisk). </w:t>
      </w:r>
    </w:p>
    <w:p w14:paraId="1D6D762F" w14:textId="77777777" w:rsidR="001D227B" w:rsidRPr="001D227B" w:rsidRDefault="001D227B" w:rsidP="001D227B">
      <w:pPr>
        <w:spacing w:line="360" w:lineRule="auto"/>
        <w:jc w:val="both"/>
        <w:rPr>
          <w:b/>
        </w:rPr>
      </w:pPr>
    </w:p>
    <w:p w14:paraId="0B5BA9D1" w14:textId="77777777" w:rsidR="001D227B" w:rsidRPr="001D227B" w:rsidRDefault="001D227B" w:rsidP="001D227B">
      <w:pPr>
        <w:spacing w:line="360" w:lineRule="auto"/>
        <w:jc w:val="both"/>
      </w:pPr>
      <w:r w:rsidRPr="001D227B">
        <w:rPr>
          <w:b/>
        </w:rPr>
        <w:t>Figure 2A and 2B:</w:t>
      </w:r>
      <w:r w:rsidRPr="001D227B">
        <w:t xml:space="preserve"> Sagittal ultrasound images (proximal to the left) of the insertions of the superficial digital flexor (SDFT) and gastrocnemius (G) tendons onto the tuber calcanei, prior to (A) and following (</w:t>
      </w:r>
      <w:proofErr w:type="gramStart"/>
      <w:r w:rsidRPr="001D227B">
        <w:t>B)  manual</w:t>
      </w:r>
      <w:proofErr w:type="gramEnd"/>
      <w:r w:rsidRPr="001D227B">
        <w:t xml:space="preserve"> luxation of the tendon. The SDFT was observed to luxate laterally and there was loss of the normal fibril pattern within the SDFT and G tendons. There was moderate effusion (eff) of the tendon sheath. </w:t>
      </w:r>
    </w:p>
    <w:p w14:paraId="568E6801" w14:textId="77777777" w:rsidR="001D227B" w:rsidRPr="001D227B" w:rsidRDefault="001D227B" w:rsidP="001D227B">
      <w:pPr>
        <w:spacing w:line="360" w:lineRule="auto"/>
        <w:jc w:val="both"/>
        <w:rPr>
          <w:b/>
        </w:rPr>
      </w:pPr>
    </w:p>
    <w:p w14:paraId="3038C73B" w14:textId="77777777" w:rsidR="001D227B" w:rsidRPr="001D227B" w:rsidRDefault="001D227B" w:rsidP="001D227B">
      <w:pPr>
        <w:spacing w:line="360" w:lineRule="auto"/>
        <w:jc w:val="both"/>
      </w:pPr>
      <w:r w:rsidRPr="001D227B">
        <w:rPr>
          <w:b/>
          <w:bCs/>
        </w:rPr>
        <w:t>Figure 3A and 3B</w:t>
      </w:r>
      <w:r w:rsidRPr="001D227B">
        <w:t xml:space="preserve">: Plantaromedial skin incision centered over the left tarsus exposing a longitudinal medial retinacular tear (Thin white arrow) and lateral luxation of the tendon of the superficial digital flexor muscle (TSDFM) (white arrowhead) from the tuber calcanei (asterisk) and </w:t>
      </w:r>
      <w:r w:rsidRPr="001D227B">
        <w:rPr>
          <w:b/>
          <w:bCs/>
        </w:rPr>
        <w:t>B</w:t>
      </w:r>
      <w:r w:rsidRPr="001D227B">
        <w:t>: Replacement of the tendon of the superficial flexor tendon muscle (white arrowhead) onto the tuber calcanei. Longitudinal medial retinacular tear is visible (Thin white arrow)</w:t>
      </w:r>
    </w:p>
    <w:p w14:paraId="0D3FE63F" w14:textId="77777777" w:rsidR="001D227B" w:rsidRPr="001D227B" w:rsidRDefault="001D227B" w:rsidP="001D227B">
      <w:pPr>
        <w:spacing w:line="360" w:lineRule="auto"/>
        <w:jc w:val="both"/>
        <w:rPr>
          <w:b/>
        </w:rPr>
      </w:pPr>
    </w:p>
    <w:p w14:paraId="6770C11F" w14:textId="77777777" w:rsidR="001D227B" w:rsidRPr="001D227B" w:rsidRDefault="001D227B" w:rsidP="001D227B">
      <w:pPr>
        <w:spacing w:line="360" w:lineRule="auto"/>
        <w:jc w:val="both"/>
      </w:pPr>
      <w:r w:rsidRPr="001D227B">
        <w:rPr>
          <w:b/>
          <w:bCs/>
        </w:rPr>
        <w:t xml:space="preserve">Figure 4A: </w:t>
      </w:r>
      <w:r w:rsidRPr="001D227B">
        <w:t>Primary repair of the longitudinal medial retinacular tear with pre-placement of polypropylene sutures (3M Prolene, Ethicon)</w:t>
      </w:r>
      <w:r w:rsidRPr="001D227B">
        <w:rPr>
          <w:b/>
          <w:bCs/>
        </w:rPr>
        <w:t xml:space="preserve"> </w:t>
      </w:r>
      <w:r w:rsidRPr="001D227B">
        <w:rPr>
          <w:bCs/>
        </w:rPr>
        <w:t xml:space="preserve">and </w:t>
      </w:r>
      <w:r w:rsidRPr="001D227B">
        <w:rPr>
          <w:b/>
          <w:bCs/>
        </w:rPr>
        <w:t>B:</w:t>
      </w:r>
      <w:r w:rsidRPr="001D227B">
        <w:t xml:space="preserve"> Primary apposition of the medial retinacular tear using ten simple interrupted polypropylene sutures (3M Prolene, Ethicon).</w:t>
      </w:r>
    </w:p>
    <w:p w14:paraId="6BADB1FA" w14:textId="77777777" w:rsidR="001D227B" w:rsidRPr="001D227B" w:rsidRDefault="001D227B" w:rsidP="001D227B">
      <w:pPr>
        <w:spacing w:line="360" w:lineRule="auto"/>
        <w:jc w:val="both"/>
        <w:rPr>
          <w:b/>
        </w:rPr>
      </w:pPr>
    </w:p>
    <w:p w14:paraId="0191BD5C" w14:textId="77777777" w:rsidR="001D227B" w:rsidRPr="001D227B" w:rsidRDefault="001D227B" w:rsidP="001D227B">
      <w:pPr>
        <w:spacing w:line="360" w:lineRule="auto"/>
        <w:jc w:val="both"/>
      </w:pPr>
      <w:r w:rsidRPr="001D227B">
        <w:rPr>
          <w:b/>
          <w:bCs/>
        </w:rPr>
        <w:t>Figure 5</w:t>
      </w:r>
      <w:r w:rsidRPr="001D227B">
        <w:t xml:space="preserve">: Fascia lata graft placed over and sutured collaterally to the primary suture line, tuber calcanei and tendon of the superficial digital flexor muscle using simple interrupted polypropylene </w:t>
      </w:r>
      <w:proofErr w:type="gramStart"/>
      <w:r w:rsidRPr="001D227B">
        <w:t>sutures  (</w:t>
      </w:r>
      <w:proofErr w:type="gramEnd"/>
      <w:r w:rsidRPr="001D227B">
        <w:t>3M Prolene, Ethicon).</w:t>
      </w:r>
    </w:p>
    <w:p w14:paraId="46DC99F6" w14:textId="77777777" w:rsidR="001D227B" w:rsidRPr="001D227B" w:rsidRDefault="001D227B" w:rsidP="001D227B">
      <w:pPr>
        <w:spacing w:line="360" w:lineRule="auto"/>
        <w:jc w:val="both"/>
      </w:pPr>
    </w:p>
    <w:sectPr w:rsidR="001D227B" w:rsidRPr="001D227B" w:rsidSect="00CE3621">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227B"/>
    <w:rsid w:val="00021850"/>
    <w:rsid w:val="00042FE1"/>
    <w:rsid w:val="0004594E"/>
    <w:rsid w:val="0009403B"/>
    <w:rsid w:val="000C5B99"/>
    <w:rsid w:val="000D24BE"/>
    <w:rsid w:val="000D626F"/>
    <w:rsid w:val="000F6CF2"/>
    <w:rsid w:val="00115451"/>
    <w:rsid w:val="00142021"/>
    <w:rsid w:val="001721EF"/>
    <w:rsid w:val="001B285A"/>
    <w:rsid w:val="001B2EC0"/>
    <w:rsid w:val="001D227B"/>
    <w:rsid w:val="00257FA7"/>
    <w:rsid w:val="002806EC"/>
    <w:rsid w:val="002854AF"/>
    <w:rsid w:val="00294B1E"/>
    <w:rsid w:val="002A2791"/>
    <w:rsid w:val="002A5E02"/>
    <w:rsid w:val="002F0B35"/>
    <w:rsid w:val="002F17B0"/>
    <w:rsid w:val="00300AF8"/>
    <w:rsid w:val="0034049C"/>
    <w:rsid w:val="003E1D8B"/>
    <w:rsid w:val="00451A13"/>
    <w:rsid w:val="00464248"/>
    <w:rsid w:val="005006C3"/>
    <w:rsid w:val="00505BBD"/>
    <w:rsid w:val="00506811"/>
    <w:rsid w:val="00510EC4"/>
    <w:rsid w:val="00533612"/>
    <w:rsid w:val="00596E96"/>
    <w:rsid w:val="00597D98"/>
    <w:rsid w:val="005B49EF"/>
    <w:rsid w:val="005D2EB6"/>
    <w:rsid w:val="00640252"/>
    <w:rsid w:val="00687523"/>
    <w:rsid w:val="006963F9"/>
    <w:rsid w:val="006D1864"/>
    <w:rsid w:val="006E29F9"/>
    <w:rsid w:val="0070701E"/>
    <w:rsid w:val="00726D4D"/>
    <w:rsid w:val="00747589"/>
    <w:rsid w:val="0075719F"/>
    <w:rsid w:val="007717D9"/>
    <w:rsid w:val="00787471"/>
    <w:rsid w:val="007C0BDC"/>
    <w:rsid w:val="007C24E5"/>
    <w:rsid w:val="007C5C57"/>
    <w:rsid w:val="007E4237"/>
    <w:rsid w:val="007F732F"/>
    <w:rsid w:val="00805452"/>
    <w:rsid w:val="0082494D"/>
    <w:rsid w:val="00825E0D"/>
    <w:rsid w:val="008B690A"/>
    <w:rsid w:val="008E325A"/>
    <w:rsid w:val="00916306"/>
    <w:rsid w:val="009238C1"/>
    <w:rsid w:val="00966637"/>
    <w:rsid w:val="00970397"/>
    <w:rsid w:val="00995EAC"/>
    <w:rsid w:val="009C13C5"/>
    <w:rsid w:val="009C5F0B"/>
    <w:rsid w:val="00A01B86"/>
    <w:rsid w:val="00A21DDE"/>
    <w:rsid w:val="00A507FC"/>
    <w:rsid w:val="00A57E2F"/>
    <w:rsid w:val="00A84D53"/>
    <w:rsid w:val="00AB2950"/>
    <w:rsid w:val="00AB72AC"/>
    <w:rsid w:val="00AF7B22"/>
    <w:rsid w:val="00B37597"/>
    <w:rsid w:val="00B6196E"/>
    <w:rsid w:val="00B61C31"/>
    <w:rsid w:val="00B772A2"/>
    <w:rsid w:val="00B87370"/>
    <w:rsid w:val="00BB6D88"/>
    <w:rsid w:val="00BC1EF3"/>
    <w:rsid w:val="00BD55C1"/>
    <w:rsid w:val="00BF2802"/>
    <w:rsid w:val="00C15D94"/>
    <w:rsid w:val="00C31A0F"/>
    <w:rsid w:val="00C46B88"/>
    <w:rsid w:val="00C821E3"/>
    <w:rsid w:val="00CC0F28"/>
    <w:rsid w:val="00CD1BB9"/>
    <w:rsid w:val="00CE3621"/>
    <w:rsid w:val="00D609C7"/>
    <w:rsid w:val="00D60F65"/>
    <w:rsid w:val="00D659E7"/>
    <w:rsid w:val="00D71580"/>
    <w:rsid w:val="00DE0F3A"/>
    <w:rsid w:val="00E765A5"/>
    <w:rsid w:val="00E81AAD"/>
    <w:rsid w:val="00E84019"/>
    <w:rsid w:val="00EB03F9"/>
    <w:rsid w:val="00EB0D49"/>
    <w:rsid w:val="00ED6A69"/>
    <w:rsid w:val="00F00054"/>
    <w:rsid w:val="00F03A22"/>
    <w:rsid w:val="00F07016"/>
    <w:rsid w:val="00F33E86"/>
    <w:rsid w:val="00F408F5"/>
    <w:rsid w:val="00F53B20"/>
    <w:rsid w:val="00FB6CFF"/>
    <w:rsid w:val="00FC3177"/>
    <w:rsid w:val="00FE41DD"/>
    <w:rsid w:val="00FF68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401DA3"/>
  <w14:defaultImageDpi w14:val="32767"/>
  <w15:chartTrackingRefBased/>
  <w15:docId w15:val="{B82E2638-2B6F-8D44-8CA2-D3A43DCB3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D227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1D227B"/>
    <w:pPr>
      <w:tabs>
        <w:tab w:val="center" w:pos="4153"/>
        <w:tab w:val="right" w:pos="8306"/>
      </w:tabs>
    </w:pPr>
  </w:style>
  <w:style w:type="character" w:customStyle="1" w:styleId="FooterChar">
    <w:name w:val="Footer Char"/>
    <w:basedOn w:val="DefaultParagraphFont"/>
    <w:link w:val="Footer"/>
    <w:uiPriority w:val="99"/>
    <w:rsid w:val="001D227B"/>
    <w:rPr>
      <w:rFonts w:ascii="Times New Roman" w:eastAsia="Times New Roman" w:hAnsi="Times New Roman" w:cs="Times New Roman"/>
    </w:rPr>
  </w:style>
  <w:style w:type="paragraph" w:customStyle="1" w:styleId="EndNoteBibliography">
    <w:name w:val="EndNote Bibliography"/>
    <w:basedOn w:val="Normal"/>
    <w:link w:val="EndNoteBibliographyChar"/>
    <w:rsid w:val="001D227B"/>
    <w:rPr>
      <w:rFonts w:ascii="Calibri" w:eastAsia="Calibri" w:hAnsi="Calibri" w:cs="Calibri"/>
      <w:lang w:val="en-US"/>
    </w:rPr>
  </w:style>
  <w:style w:type="character" w:customStyle="1" w:styleId="EndNoteBibliographyChar">
    <w:name w:val="EndNote Bibliography Char"/>
    <w:link w:val="EndNoteBibliography"/>
    <w:rsid w:val="001D227B"/>
    <w:rPr>
      <w:rFonts w:ascii="Calibri" w:eastAsia="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9</Pages>
  <Words>8007</Words>
  <Characters>45644</Characters>
  <Application>Microsoft Office Word</Application>
  <DocSecurity>0</DocSecurity>
  <Lines>380</Lines>
  <Paragraphs>107</Paragraphs>
  <ScaleCrop>false</ScaleCrop>
  <Company/>
  <LinksUpToDate>false</LinksUpToDate>
  <CharactersWithSpaces>53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x, Thomas [coxjt]</dc:creator>
  <cp:keywords/>
  <dc:description/>
  <cp:lastModifiedBy>Cox, Thomas [coxjt]</cp:lastModifiedBy>
  <cp:revision>1</cp:revision>
  <dcterms:created xsi:type="dcterms:W3CDTF">2020-06-24T11:34:00Z</dcterms:created>
  <dcterms:modified xsi:type="dcterms:W3CDTF">2020-06-24T11:40:00Z</dcterms:modified>
</cp:coreProperties>
</file>